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A443A2" w14:textId="77777777" w:rsidR="00B512E5" w:rsidRDefault="00B512E5" w:rsidP="006028A6">
      <w:pPr>
        <w:spacing w:after="0" w:line="240" w:lineRule="auto"/>
      </w:pPr>
      <w:r>
        <w:t>Encyclopaedia of Gerontology and Population Aging</w:t>
      </w:r>
    </w:p>
    <w:p w14:paraId="4DC35A78" w14:textId="77777777" w:rsidR="00B512E5" w:rsidRDefault="00B512E5" w:rsidP="006028A6">
      <w:pPr>
        <w:spacing w:after="0" w:line="240" w:lineRule="auto"/>
      </w:pPr>
      <w:r>
        <w:t>Section on Gender Issues</w:t>
      </w:r>
    </w:p>
    <w:p w14:paraId="5A728569" w14:textId="77777777" w:rsidR="00442E93" w:rsidRDefault="00804D2A" w:rsidP="006028A6">
      <w:pPr>
        <w:spacing w:after="0" w:line="240" w:lineRule="auto"/>
      </w:pPr>
      <w:r>
        <w:t xml:space="preserve">Contribution Title: </w:t>
      </w:r>
      <w:r w:rsidR="00B512E5">
        <w:t>Gender and caring in later life</w:t>
      </w:r>
    </w:p>
    <w:p w14:paraId="7674E27C" w14:textId="77777777" w:rsidR="00804D2A" w:rsidRDefault="00804D2A" w:rsidP="006028A6">
      <w:pPr>
        <w:spacing w:after="0" w:line="240" w:lineRule="auto"/>
      </w:pPr>
    </w:p>
    <w:p w14:paraId="7D21AAFA" w14:textId="77777777" w:rsidR="00804D2A" w:rsidRDefault="00804D2A" w:rsidP="006028A6">
      <w:pPr>
        <w:spacing w:after="0" w:line="240" w:lineRule="auto"/>
      </w:pPr>
      <w:r>
        <w:t>Author info:</w:t>
      </w:r>
    </w:p>
    <w:p w14:paraId="0FA92372" w14:textId="77777777" w:rsidR="00F6077C" w:rsidRDefault="00567912" w:rsidP="006028A6">
      <w:pPr>
        <w:spacing w:after="0" w:line="240" w:lineRule="auto"/>
      </w:pPr>
      <w:r>
        <w:t>Professor Athina Vlachantoni</w:t>
      </w:r>
    </w:p>
    <w:p w14:paraId="66C1922C" w14:textId="77777777" w:rsidR="00567912" w:rsidRDefault="00567912" w:rsidP="006028A6">
      <w:pPr>
        <w:spacing w:after="0" w:line="240" w:lineRule="auto"/>
      </w:pPr>
      <w:r>
        <w:t>Centre for Research on Ageing and ESRC Centre for Population Change</w:t>
      </w:r>
    </w:p>
    <w:p w14:paraId="2B117FF2" w14:textId="77777777" w:rsidR="00567912" w:rsidRDefault="00567912" w:rsidP="006028A6">
      <w:pPr>
        <w:spacing w:after="0" w:line="240" w:lineRule="auto"/>
      </w:pPr>
      <w:r>
        <w:t>Faculty of Social Sciences</w:t>
      </w:r>
    </w:p>
    <w:p w14:paraId="59663836" w14:textId="77777777" w:rsidR="00567912" w:rsidRDefault="00567912" w:rsidP="006028A6">
      <w:pPr>
        <w:spacing w:after="0" w:line="240" w:lineRule="auto"/>
      </w:pPr>
      <w:r>
        <w:t>University of Southampton</w:t>
      </w:r>
    </w:p>
    <w:p w14:paraId="41874C87" w14:textId="77777777" w:rsidR="00567912" w:rsidRDefault="00567912" w:rsidP="006028A6">
      <w:pPr>
        <w:spacing w:after="0" w:line="240" w:lineRule="auto"/>
      </w:pPr>
      <w:r>
        <w:t>Southampton</w:t>
      </w:r>
    </w:p>
    <w:p w14:paraId="7E8FB9DF" w14:textId="77777777" w:rsidR="00567912" w:rsidRDefault="00567912" w:rsidP="006028A6">
      <w:pPr>
        <w:spacing w:after="0" w:line="240" w:lineRule="auto"/>
      </w:pPr>
      <w:r>
        <w:t>United Kingdom</w:t>
      </w:r>
    </w:p>
    <w:p w14:paraId="6ADA9041" w14:textId="77777777" w:rsidR="00567912" w:rsidRDefault="00567912" w:rsidP="006028A6">
      <w:pPr>
        <w:spacing w:after="0" w:line="240" w:lineRule="auto"/>
      </w:pPr>
      <w:r>
        <w:t>a.vlachantoni@soton.ac.uk</w:t>
      </w:r>
    </w:p>
    <w:p w14:paraId="5DDCEB59" w14:textId="77777777" w:rsidR="00567912" w:rsidRDefault="00567912" w:rsidP="006028A6">
      <w:pPr>
        <w:spacing w:after="0" w:line="240" w:lineRule="auto"/>
      </w:pPr>
    </w:p>
    <w:p w14:paraId="7F3D9829" w14:textId="77777777" w:rsidR="00B512E5" w:rsidRDefault="00567912" w:rsidP="006028A6">
      <w:pPr>
        <w:spacing w:after="0" w:line="240" w:lineRule="auto"/>
      </w:pPr>
      <w:r>
        <w:t xml:space="preserve">Maja </w:t>
      </w:r>
      <w:r w:rsidR="002C5B75">
        <w:t xml:space="preserve">Fuglsang </w:t>
      </w:r>
      <w:r>
        <w:t>Palmer</w:t>
      </w:r>
    </w:p>
    <w:p w14:paraId="79034D22" w14:textId="77777777" w:rsidR="00567912" w:rsidRDefault="00567912" w:rsidP="006028A6">
      <w:pPr>
        <w:spacing w:after="0" w:line="240" w:lineRule="auto"/>
      </w:pPr>
      <w:r>
        <w:t>Centre for Research on Ageing and ESRC Centre for Population Change</w:t>
      </w:r>
    </w:p>
    <w:p w14:paraId="0EB31574" w14:textId="77777777" w:rsidR="00567912" w:rsidRDefault="00567912" w:rsidP="006028A6">
      <w:pPr>
        <w:spacing w:after="0" w:line="240" w:lineRule="auto"/>
      </w:pPr>
      <w:r>
        <w:t>Faculty of Social Sciences</w:t>
      </w:r>
    </w:p>
    <w:p w14:paraId="074ABF9D" w14:textId="77777777" w:rsidR="00567912" w:rsidRDefault="00567912" w:rsidP="006028A6">
      <w:pPr>
        <w:spacing w:after="0" w:line="240" w:lineRule="auto"/>
      </w:pPr>
      <w:r>
        <w:t>University of Southampton</w:t>
      </w:r>
    </w:p>
    <w:p w14:paraId="59A58D8D" w14:textId="77777777" w:rsidR="00567912" w:rsidRDefault="00567912" w:rsidP="006028A6">
      <w:pPr>
        <w:spacing w:after="0" w:line="240" w:lineRule="auto"/>
      </w:pPr>
      <w:r>
        <w:t>Southampton</w:t>
      </w:r>
    </w:p>
    <w:p w14:paraId="3F3437CF" w14:textId="77777777" w:rsidR="00567912" w:rsidRDefault="00567912" w:rsidP="006028A6">
      <w:pPr>
        <w:spacing w:after="0" w:line="240" w:lineRule="auto"/>
      </w:pPr>
      <w:r>
        <w:t>United Kingdom</w:t>
      </w:r>
    </w:p>
    <w:p w14:paraId="514DD504" w14:textId="77777777" w:rsidR="00804D2A" w:rsidRDefault="00567912" w:rsidP="006028A6">
      <w:pPr>
        <w:spacing w:after="0" w:line="240" w:lineRule="auto"/>
      </w:pPr>
      <w:r>
        <w:t>M.E.F.Palmer@soton.ac.uk</w:t>
      </w:r>
    </w:p>
    <w:p w14:paraId="31F1EBF8" w14:textId="77777777" w:rsidR="00567912" w:rsidRDefault="00567912">
      <w:pPr>
        <w:rPr>
          <w:b/>
        </w:rPr>
      </w:pPr>
      <w:r>
        <w:rPr>
          <w:b/>
        </w:rPr>
        <w:br w:type="page"/>
      </w:r>
    </w:p>
    <w:p w14:paraId="28F66A0D" w14:textId="77777777" w:rsidR="00804D2A" w:rsidRPr="00804D2A" w:rsidRDefault="00804D2A">
      <w:pPr>
        <w:rPr>
          <w:b/>
        </w:rPr>
      </w:pPr>
      <w:r w:rsidRPr="00804D2A">
        <w:rPr>
          <w:b/>
        </w:rPr>
        <w:lastRenderedPageBreak/>
        <w:t>Overview</w:t>
      </w:r>
    </w:p>
    <w:p w14:paraId="104F5037" w14:textId="77777777" w:rsidR="000C7F42" w:rsidRDefault="00CB1CB4" w:rsidP="00AE517B">
      <w:pPr>
        <w:rPr>
          <w:rFonts w:cstheme="minorHAnsi"/>
        </w:rPr>
      </w:pPr>
      <w:r>
        <w:rPr>
          <w:rFonts w:cstheme="minorHAnsi"/>
        </w:rPr>
        <w:t>The provision of informal care is an increasingly common experience for individuals globally, as a result of demographic trends resulting in population ageing and an increase in the demand for care; and socio-economic trends, such as greater economic migration, which can affect the supply of care to individuals within and outside the household</w:t>
      </w:r>
      <w:r w:rsidR="00A725B7">
        <w:rPr>
          <w:rFonts w:cstheme="minorHAnsi"/>
        </w:rPr>
        <w:t xml:space="preserve"> </w:t>
      </w:r>
      <w:r w:rsidR="0002442D">
        <w:rPr>
          <w:rFonts w:cstheme="minorHAnsi"/>
        </w:rPr>
        <w:fldChar w:fldCharType="begin">
          <w:fldData xml:space="preserve">PEVuZE5vdGU+PENpdGU+PEF1dGhvcj5QaWNrYXJkPC9BdXRob3I+PFllYXI+MjAxNTwvWWVhcj48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=
</w:fldData>
        </w:fldChar>
      </w:r>
      <w:r w:rsidR="00402503">
        <w:rPr>
          <w:rFonts w:cstheme="minorHAnsi"/>
        </w:rPr>
        <w:instrText xml:space="preserve"> ADDIN EN.CITE </w:instrText>
      </w:r>
      <w:r w:rsidR="00402503">
        <w:rPr>
          <w:rFonts w:cstheme="minorHAnsi"/>
        </w:rPr>
        <w:fldChar w:fldCharType="begin">
          <w:fldData xml:space="preserve">PEVuZE5vdGU+PENpdGU+PEF1dGhvcj5QaWNrYXJkPC9BdXRob3I+PFllYXI+MjAxNTwvWWVhcj48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=
</w:fldData>
        </w:fldChar>
      </w:r>
      <w:r w:rsidR="00402503">
        <w:rPr>
          <w:rFonts w:cstheme="minorHAnsi"/>
        </w:rPr>
        <w:instrText xml:space="preserve"> ADDIN EN.CITE.DATA </w:instrText>
      </w:r>
      <w:r w:rsidR="00402503">
        <w:rPr>
          <w:rFonts w:cstheme="minorHAnsi"/>
        </w:rPr>
      </w:r>
      <w:r w:rsidR="00402503">
        <w:rPr>
          <w:rFonts w:cstheme="minorHAnsi"/>
        </w:rPr>
        <w:fldChar w:fldCharType="end"/>
      </w:r>
      <w:r w:rsidR="0002442D">
        <w:rPr>
          <w:rFonts w:cstheme="minorHAnsi"/>
        </w:rPr>
      </w:r>
      <w:r w:rsidR="0002442D">
        <w:rPr>
          <w:rFonts w:cstheme="minorHAnsi"/>
        </w:rPr>
        <w:fldChar w:fldCharType="separate"/>
      </w:r>
      <w:r w:rsidR="00402503">
        <w:rPr>
          <w:rFonts w:cstheme="minorHAnsi"/>
          <w:noProof/>
        </w:rPr>
        <w:t>(Janus and Doty 2018; Pickard 2015; Zhou and Walker 2015)</w:t>
      </w:r>
      <w:r w:rsidR="0002442D">
        <w:rPr>
          <w:rFonts w:cstheme="minorHAnsi"/>
        </w:rPr>
        <w:fldChar w:fldCharType="end"/>
      </w:r>
      <w:r>
        <w:rPr>
          <w:rFonts w:cstheme="minorHAnsi"/>
        </w:rPr>
        <w:t>. Although both men and women can find themselves providing informal care at different stages of the lifecourse, h</w:t>
      </w:r>
      <w:r w:rsidR="00DB122B">
        <w:rPr>
          <w:rFonts w:cstheme="minorHAnsi"/>
        </w:rPr>
        <w:t>istorically</w:t>
      </w:r>
      <w:r w:rsidR="00AE517B">
        <w:rPr>
          <w:rFonts w:cstheme="minorHAnsi"/>
        </w:rPr>
        <w:t xml:space="preserve"> research into informal care</w:t>
      </w:r>
      <w:r>
        <w:rPr>
          <w:rFonts w:cstheme="minorHAnsi"/>
        </w:rPr>
        <w:t xml:space="preserve"> provision</w:t>
      </w:r>
      <w:r w:rsidR="00AE517B">
        <w:rPr>
          <w:rFonts w:cstheme="minorHAnsi"/>
        </w:rPr>
        <w:t xml:space="preserve"> has predominantly focused on </w:t>
      </w:r>
      <w:r>
        <w:rPr>
          <w:rFonts w:cstheme="minorHAnsi"/>
        </w:rPr>
        <w:t xml:space="preserve">the </w:t>
      </w:r>
      <w:r w:rsidR="00AE517B">
        <w:rPr>
          <w:rFonts w:cstheme="minorHAnsi"/>
        </w:rPr>
        <w:t>experiences of women providing informal care</w:t>
      </w:r>
      <w:r w:rsidR="00DB122B">
        <w:rPr>
          <w:rFonts w:cstheme="minorHAnsi"/>
        </w:rPr>
        <w:t xml:space="preserve"> </w:t>
      </w:r>
      <w:r w:rsidR="00DB122B">
        <w:rPr>
          <w:rFonts w:cstheme="minorHAnsi"/>
        </w:rPr>
        <w:fldChar w:fldCharType="begin">
          <w:fldData xml:space="preserve">PEVuZE5vdGU+PENpdGU+PEF1dGhvcj5MZWlub25lbjwvQXV0aG9yPjxZZWFyPjIwMTE8L1llYXI+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</w:fldData>
        </w:fldChar>
      </w:r>
      <w:r w:rsidR="006421D6">
        <w:rPr>
          <w:rFonts w:cstheme="minorHAnsi"/>
        </w:rPr>
        <w:instrText xml:space="preserve"> ADDIN EN.CITE </w:instrText>
      </w:r>
      <w:r w:rsidR="006421D6">
        <w:rPr>
          <w:rFonts w:cstheme="minorHAnsi"/>
        </w:rPr>
        <w:fldChar w:fldCharType="begin">
          <w:fldData xml:space="preserve">PEVuZE5vdGU+PENpdGU+PEF1dGhvcj5MZWlub25lbjwvQXV0aG9yPjxZZWFyPjIwMTE8L1llYXI+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</w:fldData>
        </w:fldChar>
      </w:r>
      <w:r w:rsidR="006421D6">
        <w:rPr>
          <w:rFonts w:cstheme="minorHAnsi"/>
        </w:rPr>
        <w:instrText xml:space="preserve"> ADDIN EN.CITE.DATA </w:instrText>
      </w:r>
      <w:r w:rsidR="006421D6">
        <w:rPr>
          <w:rFonts w:cstheme="minorHAnsi"/>
        </w:rPr>
      </w:r>
      <w:r w:rsidR="006421D6">
        <w:rPr>
          <w:rFonts w:cstheme="minorHAnsi"/>
        </w:rPr>
        <w:fldChar w:fldCharType="end"/>
      </w:r>
      <w:r w:rsidR="00DB122B">
        <w:rPr>
          <w:rFonts w:cstheme="minorHAnsi"/>
        </w:rPr>
      </w:r>
      <w:r w:rsidR="00DB122B">
        <w:rPr>
          <w:rFonts w:cstheme="minorHAnsi"/>
        </w:rPr>
        <w:fldChar w:fldCharType="separate"/>
      </w:r>
      <w:r w:rsidR="006421D6">
        <w:rPr>
          <w:rFonts w:cstheme="minorHAnsi"/>
          <w:noProof/>
        </w:rPr>
        <w:t>(Barnett 2013; Leinonen 2011; Williams et al. 2017)</w:t>
      </w:r>
      <w:r w:rsidR="00DB122B">
        <w:rPr>
          <w:rFonts w:cstheme="minorHAnsi"/>
        </w:rPr>
        <w:fldChar w:fldCharType="end"/>
      </w:r>
      <w:r w:rsidR="000C7F42">
        <w:rPr>
          <w:rFonts w:cstheme="minorHAnsi"/>
        </w:rPr>
        <w:t>. Nevertheless</w:t>
      </w:r>
      <w:r w:rsidR="00AE517B">
        <w:rPr>
          <w:rFonts w:cstheme="minorHAnsi"/>
        </w:rPr>
        <w:t xml:space="preserve">, </w:t>
      </w:r>
      <w:r w:rsidR="000C7F42">
        <w:rPr>
          <w:rFonts w:cstheme="minorHAnsi"/>
        </w:rPr>
        <w:t>men’s improving life expectancy alongside women’s, combined with t</w:t>
      </w:r>
      <w:r w:rsidR="00AE517B">
        <w:rPr>
          <w:rFonts w:cstheme="minorHAnsi"/>
        </w:rPr>
        <w:t>he</w:t>
      </w:r>
      <w:r w:rsidR="000C7F42">
        <w:rPr>
          <w:rFonts w:cstheme="minorHAnsi"/>
        </w:rPr>
        <w:t xml:space="preserve"> increasing</w:t>
      </w:r>
      <w:r w:rsidR="00AE517B">
        <w:rPr>
          <w:rFonts w:cstheme="minorHAnsi"/>
        </w:rPr>
        <w:t xml:space="preserve"> entry of women into the </w:t>
      </w:r>
      <w:r w:rsidR="000C7F42">
        <w:rPr>
          <w:rFonts w:cstheme="minorHAnsi"/>
        </w:rPr>
        <w:t xml:space="preserve">formal </w:t>
      </w:r>
      <w:r w:rsidR="00AE517B">
        <w:rPr>
          <w:rFonts w:cstheme="minorHAnsi"/>
        </w:rPr>
        <w:t xml:space="preserve">labour market has </w:t>
      </w:r>
      <w:r w:rsidR="000C7F42">
        <w:rPr>
          <w:rFonts w:cstheme="minorHAnsi"/>
        </w:rPr>
        <w:t xml:space="preserve">had an impact on patterns of informal care provision in different country contexts, and placed increasing emphasis on men’s caring roles </w:t>
      </w:r>
      <w:r w:rsidR="000C7F42">
        <w:rPr>
          <w:rFonts w:cstheme="minorHAnsi"/>
        </w:rPr>
        <w:fldChar w:fldCharType="begin">
          <w:fldData xml:space="preserve">PEVuZE5vdGU+PENpdGU+PEF1dGhvcj5NaWxsaWdhbjwvQXV0aG9yPjxZZWFyPjIwMTY8L1llYXI+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</w:fldData>
        </w:fldChar>
      </w:r>
      <w:r w:rsidR="00AB7EBE">
        <w:rPr>
          <w:rFonts w:cstheme="minorHAnsi"/>
        </w:rPr>
        <w:instrText xml:space="preserve"> ADDIN EN.CITE </w:instrText>
      </w:r>
      <w:r w:rsidR="00AB7EBE">
        <w:rPr>
          <w:rFonts w:cstheme="minorHAnsi"/>
        </w:rPr>
        <w:fldChar w:fldCharType="begin">
          <w:fldData xml:space="preserve">PEVuZE5vdGU+PENpdGU+PEF1dGhvcj5NaWxsaWdhbjwvQXV0aG9yPjxZZWFyPjIwMTY8L1llYXI+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</w:fldData>
        </w:fldChar>
      </w:r>
      <w:r w:rsidR="00AB7EBE">
        <w:rPr>
          <w:rFonts w:cstheme="minorHAnsi"/>
        </w:rPr>
        <w:instrText xml:space="preserve"> ADDIN EN.CITE.DATA </w:instrText>
      </w:r>
      <w:r w:rsidR="00AB7EBE">
        <w:rPr>
          <w:rFonts w:cstheme="minorHAnsi"/>
        </w:rPr>
      </w:r>
      <w:r w:rsidR="00AB7EBE">
        <w:rPr>
          <w:rFonts w:cstheme="minorHAnsi"/>
        </w:rPr>
        <w:fldChar w:fldCharType="end"/>
      </w:r>
      <w:r w:rsidR="000C7F42">
        <w:rPr>
          <w:rFonts w:cstheme="minorHAnsi"/>
        </w:rPr>
      </w:r>
      <w:r w:rsidR="000C7F42">
        <w:rPr>
          <w:rFonts w:cstheme="minorHAnsi"/>
        </w:rPr>
        <w:fldChar w:fldCharType="separate"/>
      </w:r>
      <w:r w:rsidR="00AB7EBE">
        <w:rPr>
          <w:rFonts w:cstheme="minorHAnsi"/>
          <w:noProof/>
        </w:rPr>
        <w:t>(Greenwood and Smith 2015; Milligan and Morbey 2016)</w:t>
      </w:r>
      <w:r w:rsidR="000C7F42">
        <w:rPr>
          <w:rFonts w:cstheme="minorHAnsi"/>
        </w:rPr>
        <w:fldChar w:fldCharType="end"/>
      </w:r>
      <w:r w:rsidR="000C7F42">
        <w:rPr>
          <w:rFonts w:cstheme="minorHAnsi"/>
        </w:rPr>
        <w:t>. Indeed, t</w:t>
      </w:r>
      <w:r w:rsidR="00AE517B">
        <w:rPr>
          <w:rFonts w:cstheme="minorHAnsi"/>
        </w:rPr>
        <w:t xml:space="preserve">he renegotiation of traditional gender roles, combined with demographic trends, suggests </w:t>
      </w:r>
      <w:r w:rsidR="000C7F42">
        <w:rPr>
          <w:rFonts w:cstheme="minorHAnsi"/>
        </w:rPr>
        <w:t>a changing balance between men’s and women’s contribution to informal care provision</w:t>
      </w:r>
      <w:r w:rsidR="00AE517B">
        <w:rPr>
          <w:rFonts w:cstheme="minorHAnsi"/>
        </w:rPr>
        <w:t xml:space="preserve"> over time, resulting in a narrowing gender gap</w:t>
      </w:r>
      <w:r w:rsidR="000C7F42">
        <w:rPr>
          <w:rFonts w:cstheme="minorHAnsi"/>
        </w:rPr>
        <w:t xml:space="preserve"> in this respect</w:t>
      </w:r>
      <w:r w:rsidR="00AE517B">
        <w:rPr>
          <w:rFonts w:cstheme="minorHAnsi"/>
        </w:rPr>
        <w:t xml:space="preserve"> </w:t>
      </w:r>
      <w:r w:rsidR="00AE517B">
        <w:rPr>
          <w:rFonts w:cstheme="minorHAnsi"/>
        </w:rPr>
        <w:fldChar w:fldCharType="begin"/>
      </w:r>
      <w:r w:rsidR="00AB7EBE">
        <w:rPr>
          <w:rFonts w:cstheme="minorHAnsi"/>
        </w:rPr>
        <w:instrText xml:space="preserve"> ADDIN EN.CITE &lt;EndNote&gt;&lt;Cite&gt;&lt;Author&gt;Grigoryeva&lt;/Author&gt;&lt;Year&gt;2017&lt;/Year&gt;&lt;RecNum&gt;1075&lt;/RecNum&gt;&lt;DisplayText&gt;(Grigoryeva 2017)&lt;/DisplayText&gt;&lt;record&gt;&lt;rec-number&gt;1075&lt;/rec-number&gt;&lt;foreign-keys&gt;&lt;key app="EN" db-id="22fwtetzzsf2paewfaup2srbev0sx2sar5vd" timestamp="1543851417"&gt;1075&lt;/key&gt;&lt;/foreign-keys&gt;&lt;ref-type name="Journal Article"&gt;17&lt;/ref-type&gt;&lt;contributors&gt;&lt;authors&gt;&lt;author&gt;Grigoryeva, Angelina&lt;/author&gt;&lt;/authors&gt;&lt;/contributors&gt;&lt;titles&gt;&lt;title&gt;Own Gender, Sibling’s Gender, Parent’s Gender: The Division of Elderly Parent Care among Adult Children&lt;/title&gt;&lt;secondary-title&gt;American Sociological Review&lt;/secondary-title&gt;&lt;/titles&gt;&lt;periodical&gt;&lt;full-title&gt;American Sociological Review&lt;/full-title&gt;&lt;/periodical&gt;&lt;pages&gt;116-146&lt;/pages&gt;&lt;volume&gt;82&lt;/volume&gt;&lt;number&gt;1&lt;/number&gt;&lt;dates&gt;&lt;year&gt;2017&lt;/year&gt;&lt;pub-dates&gt;&lt;date&gt;2017/02/01&lt;/date&gt;&lt;/pub-dates&gt;&lt;/dates&gt;&lt;publisher&gt;SAGE Publications Inc&lt;/publisher&gt;&lt;isbn&gt;0003-1224&lt;/isbn&gt;&lt;urls&gt;&lt;related-urls&gt;&lt;url&gt;https://doi.org/10.1177/0003122416686521&lt;/url&gt;&lt;/related-urls&gt;&lt;/urls&gt;&lt;electronic-resource-num&gt;10.1177/0003122416686521&lt;/electronic-resource-num&gt;&lt;access-date&gt;2018/12/03&lt;/access-date&gt;&lt;/record&gt;&lt;/Cite&gt;&lt;/EndNote&gt;</w:instrText>
      </w:r>
      <w:r w:rsidR="00AE517B">
        <w:rPr>
          <w:rFonts w:cstheme="minorHAnsi"/>
        </w:rPr>
        <w:fldChar w:fldCharType="separate"/>
      </w:r>
      <w:r w:rsidR="00AB7EBE">
        <w:rPr>
          <w:rFonts w:cstheme="minorHAnsi"/>
          <w:noProof/>
        </w:rPr>
        <w:t>(Grigoryeva 2017)</w:t>
      </w:r>
      <w:r w:rsidR="00AE517B">
        <w:rPr>
          <w:rFonts w:cstheme="minorHAnsi"/>
        </w:rPr>
        <w:fldChar w:fldCharType="end"/>
      </w:r>
      <w:r w:rsidR="00AE517B">
        <w:rPr>
          <w:rFonts w:cstheme="minorHAnsi"/>
        </w:rPr>
        <w:t>.</w:t>
      </w:r>
    </w:p>
    <w:p w14:paraId="4DC4F923" w14:textId="77777777" w:rsidR="002C5B75" w:rsidRPr="000C7F42" w:rsidRDefault="000C7F42">
      <w:pPr>
        <w:rPr>
          <w:rFonts w:cstheme="minorHAnsi"/>
        </w:rPr>
      </w:pPr>
      <w:r>
        <w:rPr>
          <w:rFonts w:cstheme="minorHAnsi"/>
        </w:rPr>
        <w:t>This chapter starts with a summary of contemporary scholarship in the area of informal care provision, underlining the gender dimensions where appropriate, and distinguishing between research using cross-sectional data and research using longitudinal data, in order to highlight the nuances of this evidence. The chapter then outlines areas for future research, before providing a summary of the key messages emanating from this body of literature.</w:t>
      </w:r>
    </w:p>
    <w:p w14:paraId="1896A589" w14:textId="77777777" w:rsidR="00804D2A" w:rsidRPr="002C5B75" w:rsidRDefault="00804D2A">
      <w:pPr>
        <w:rPr>
          <w:b/>
        </w:rPr>
      </w:pPr>
      <w:r w:rsidRPr="00804D2A">
        <w:rPr>
          <w:b/>
        </w:rPr>
        <w:t>Key research findings</w:t>
      </w:r>
    </w:p>
    <w:p w14:paraId="665928DF" w14:textId="77777777" w:rsidR="00804D2A" w:rsidRDefault="00804D2A" w:rsidP="00804D2A">
      <w:pPr>
        <w:pStyle w:val="ListParagraph"/>
        <w:numPr>
          <w:ilvl w:val="0"/>
          <w:numId w:val="1"/>
        </w:numPr>
      </w:pPr>
      <w:r>
        <w:t xml:space="preserve">Cross-sectional evidence: </w:t>
      </w:r>
      <w:r w:rsidR="00886422">
        <w:t>gender differences in informal care provision</w:t>
      </w:r>
    </w:p>
    <w:p w14:paraId="0581E462" w14:textId="77777777" w:rsidR="00AE517B" w:rsidRPr="00AE517B" w:rsidRDefault="00AE517B" w:rsidP="00AE517B">
      <w:pPr>
        <w:rPr>
          <w:rFonts w:cstheme="minorHAnsi"/>
        </w:rPr>
      </w:pPr>
      <w:r w:rsidRPr="00AE517B">
        <w:rPr>
          <w:rFonts w:cstheme="minorHAnsi"/>
        </w:rPr>
        <w:t>Cross-sectional analysis has consistently found women to provide a disproportionate share of unpaid car</w:t>
      </w:r>
      <w:r w:rsidR="00CD4976">
        <w:rPr>
          <w:rFonts w:cstheme="minorHAnsi"/>
        </w:rPr>
        <w:t xml:space="preserve">e, in fact women contribute to </w:t>
      </w:r>
      <w:r w:rsidRPr="00AE517B">
        <w:rPr>
          <w:rFonts w:cstheme="minorHAnsi"/>
        </w:rPr>
        <w:t>71% of the global hours of informal care, wit</w:t>
      </w:r>
      <w:r w:rsidR="00CD4976">
        <w:rPr>
          <w:rFonts w:cstheme="minorHAnsi"/>
        </w:rPr>
        <w:t>h the highest proportion in low-</w:t>
      </w:r>
      <w:r w:rsidRPr="00AE517B">
        <w:rPr>
          <w:rFonts w:cstheme="minorHAnsi"/>
        </w:rPr>
        <w:t xml:space="preserve">income countries </w:t>
      </w:r>
      <w:r w:rsidRPr="00AE517B">
        <w:rPr>
          <w:rFonts w:cstheme="minorHAnsi"/>
        </w:rPr>
        <w:fldChar w:fldCharType="begin"/>
      </w:r>
      <w:r w:rsidR="00AB7EBE">
        <w:rPr>
          <w:rFonts w:cstheme="minorHAnsi"/>
        </w:rPr>
        <w:instrText xml:space="preserve"> ADDIN EN.CITE &lt;EndNote&gt;&lt;Cite&gt;&lt;Author&gt;Wimo&lt;/Author&gt;&lt;Year&gt;2018&lt;/Year&gt;&lt;RecNum&gt;2598&lt;/RecNum&gt;&lt;DisplayText&gt;(Wimo et al. 2018)&lt;/DisplayText&gt;&lt;record&gt;&lt;rec-number&gt;2598&lt;/rec-number&gt;&lt;foreign-keys&gt;&lt;key app="EN" db-id="22fwtetzzsf2paewfaup2srbev0sx2sar5vd" timestamp="1543857947"&gt;2598&lt;/key&gt;&lt;/foreign-keys&gt;&lt;ref-type name="Report"&gt;27&lt;/ref-type&gt;&lt;contributors&gt;&lt;authors&gt;&lt;author&gt;Wimo, Anders&lt;/author&gt;&lt;author&gt;Gauthier, Serge&lt;/author&gt;&lt;author&gt;Prince, Martin&lt;/author&gt;&lt;/authors&gt;&lt;tertiary-authors&gt;&lt;author&gt;Alzheimer’s Disease Internationa &amp;amp; Karolinska Institutet&lt;/author&gt;&lt;/tertiary-authors&gt;&lt;/contributors&gt;&lt;titles&gt;&lt;title&gt;Global estimates of informal care&lt;/title&gt;&lt;/titles&gt;&lt;dates&gt;&lt;year&gt;2018&lt;/year&gt;&lt;/dates&gt;&lt;pub-location&gt;London&lt;/pub-location&gt;&lt;urls&gt;&lt;related-urls&gt;&lt;url&gt;https://www.alz.co.uk/adi/pdf/global-estimates-of-informal-care.pdf&lt;/url&gt;&lt;/related-urls&gt;&lt;/urls&gt;&lt;access-date&gt;03/12/2018&lt;/access-date&gt;&lt;/record&gt;&lt;/Cite&gt;&lt;/EndNote&gt;</w:instrText>
      </w:r>
      <w:r w:rsidRPr="00AE517B">
        <w:rPr>
          <w:rFonts w:cstheme="minorHAnsi"/>
        </w:rPr>
        <w:fldChar w:fldCharType="separate"/>
      </w:r>
      <w:r w:rsidR="00AB7EBE">
        <w:rPr>
          <w:rFonts w:cstheme="minorHAnsi"/>
          <w:noProof/>
        </w:rPr>
        <w:t>(Wimo et al. 2018)</w:t>
      </w:r>
      <w:r w:rsidRPr="00AE517B">
        <w:rPr>
          <w:rFonts w:cstheme="minorHAnsi"/>
        </w:rPr>
        <w:fldChar w:fldCharType="end"/>
      </w:r>
      <w:r w:rsidRPr="00AE517B">
        <w:rPr>
          <w:rFonts w:cstheme="minorHAnsi"/>
        </w:rPr>
        <w:t xml:space="preserve">. The 2011 United Kingdom Census data found </w:t>
      </w:r>
      <w:r w:rsidR="00CD4976">
        <w:rPr>
          <w:rFonts w:cstheme="minorHAnsi"/>
        </w:rPr>
        <w:t xml:space="preserve">that </w:t>
      </w:r>
      <w:r w:rsidRPr="00AE517B">
        <w:rPr>
          <w:rFonts w:cstheme="minorHAnsi"/>
        </w:rPr>
        <w:t>58% of carers were women, however this gender division was rever</w:t>
      </w:r>
      <w:r w:rsidR="00CD4976">
        <w:rPr>
          <w:rFonts w:cstheme="minorHAnsi"/>
        </w:rPr>
        <w:t>se among</w:t>
      </w:r>
      <w:r w:rsidRPr="00AE517B">
        <w:rPr>
          <w:rFonts w:cstheme="minorHAnsi"/>
        </w:rPr>
        <w:t xml:space="preserve"> carer</w:t>
      </w:r>
      <w:r w:rsidR="00CD4976">
        <w:rPr>
          <w:rFonts w:cstheme="minorHAnsi"/>
        </w:rPr>
        <w:t>s</w:t>
      </w:r>
      <w:r w:rsidRPr="00AE517B">
        <w:rPr>
          <w:rFonts w:cstheme="minorHAnsi"/>
        </w:rPr>
        <w:t xml:space="preserve"> aged over 85</w:t>
      </w:r>
      <w:r w:rsidR="00CD4976">
        <w:rPr>
          <w:rFonts w:cstheme="minorHAnsi"/>
        </w:rPr>
        <w:t>, with</w:t>
      </w:r>
      <w:r w:rsidRPr="00AE517B">
        <w:rPr>
          <w:rFonts w:cstheme="minorHAnsi"/>
        </w:rPr>
        <w:t xml:space="preserve"> 12% of men and 5% of women</w:t>
      </w:r>
      <w:r w:rsidR="00CD4976">
        <w:rPr>
          <w:rFonts w:cstheme="minorHAnsi"/>
        </w:rPr>
        <w:t xml:space="preserve"> in this age group</w:t>
      </w:r>
      <w:r w:rsidRPr="00AE517B">
        <w:rPr>
          <w:rFonts w:cstheme="minorHAnsi"/>
        </w:rPr>
        <w:t xml:space="preserve"> provid</w:t>
      </w:r>
      <w:r w:rsidR="00CD4976">
        <w:rPr>
          <w:rFonts w:cstheme="minorHAnsi"/>
        </w:rPr>
        <w:t>ing</w:t>
      </w:r>
      <w:r w:rsidRPr="00AE517B">
        <w:rPr>
          <w:rFonts w:cstheme="minorHAnsi"/>
        </w:rPr>
        <w:t xml:space="preserve"> </w:t>
      </w:r>
      <w:r w:rsidR="00CD4976">
        <w:rPr>
          <w:rFonts w:cstheme="minorHAnsi"/>
        </w:rPr>
        <w:t xml:space="preserve">mostly spousal </w:t>
      </w:r>
      <w:r w:rsidRPr="00AE517B">
        <w:rPr>
          <w:rFonts w:cstheme="minorHAnsi"/>
        </w:rPr>
        <w:t xml:space="preserve">care </w:t>
      </w:r>
      <w:r w:rsidRPr="00AE517B">
        <w:rPr>
          <w:rFonts w:cstheme="minorHAnsi"/>
        </w:rPr>
        <w:fldChar w:fldCharType="begin"/>
      </w:r>
      <w:r w:rsidR="00AB7EBE">
        <w:rPr>
          <w:rFonts w:cstheme="minorHAnsi"/>
        </w:rPr>
        <w:instrText xml:space="preserve"> ADDIN EN.CITE &lt;EndNote&gt;&lt;Cite&gt;&lt;Author&gt;ONS&lt;/Author&gt;&lt;Year&gt;2013&lt;/Year&gt;&lt;RecNum&gt;803&lt;/RecNum&gt;&lt;DisplayText&gt;(ONS 2013)&lt;/DisplayText&gt;&lt;record&gt;&lt;rec-number&gt;803&lt;/rec-number&gt;&lt;foreign-keys&gt;&lt;key app="EN" db-id="22fwtetzzsf2paewfaup2srbev0sx2sar5vd" timestamp="1503417260"&gt;803&lt;/key&gt;&lt;/foreign-keys&gt;&lt;ref-type name="Generic"&gt;13&lt;/ref-type&gt;&lt;contributors&gt;&lt;authors&gt;&lt;author&gt;ONS,&lt;/author&gt;&lt;/authors&gt;&lt;/contributors&gt;&lt;titles&gt;&lt;title&gt;2011 Census analysis: Unpaid care in England and Wales, 2011 and comparison with 2001&lt;/title&gt;&lt;/titles&gt;&lt;volume&gt;2013&lt;/volume&gt;&lt;dates&gt;&lt;year&gt;2013&lt;/year&gt;&lt;/dates&gt;&lt;publisher&gt;Office for National Statistics,&lt;/publisher&gt;&lt;urls&gt;&lt;related-urls&gt;&lt;url&gt;https://www.ons.gov.uk/peoplepopulationandcommunity/healthandsocialcare/healthcaresystem/articles/2011censusanalysisunpaidcareinenglandandwales2011andcomparisonwith2001/2013-02-15&lt;/url&gt;&lt;/related-urls&gt;&lt;/urls&gt;&lt;/record&gt;&lt;/Cite&gt;&lt;/EndNote&gt;</w:instrText>
      </w:r>
      <w:r w:rsidRPr="00AE517B">
        <w:rPr>
          <w:rFonts w:cstheme="minorHAnsi"/>
        </w:rPr>
        <w:fldChar w:fldCharType="separate"/>
      </w:r>
      <w:r w:rsidR="00AB7EBE">
        <w:rPr>
          <w:rFonts w:cstheme="minorHAnsi"/>
          <w:noProof/>
        </w:rPr>
        <w:t>(ONS 2013)</w:t>
      </w:r>
      <w:r w:rsidRPr="00AE517B">
        <w:rPr>
          <w:rFonts w:cstheme="minorHAnsi"/>
        </w:rPr>
        <w:fldChar w:fldCharType="end"/>
      </w:r>
      <w:r w:rsidRPr="00AE517B">
        <w:rPr>
          <w:rFonts w:cstheme="minorHAnsi"/>
        </w:rPr>
        <w:t xml:space="preserve">. </w:t>
      </w:r>
      <w:r w:rsidR="00CD4976">
        <w:t>Women a</w:t>
      </w:r>
      <w:r>
        <w:t xml:space="preserve">re more likely to care for parents/parents-in-law, other kin and non-kin, while men mainly provide care for their spouse or partner </w:t>
      </w:r>
      <w:r>
        <w:fldChar w:fldCharType="begin"/>
      </w:r>
      <w:r w:rsidR="00AB7EBE">
        <w:instrText xml:space="preserve"> ADDIN EN.CITE &lt;EndNote&gt;&lt;Cite&gt;&lt;Author&gt;Vlachantoni&lt;/Author&gt;&lt;Year&gt;2010&lt;/Year&gt;&lt;RecNum&gt;554&lt;/RecNum&gt;&lt;DisplayText&gt;(Glauber 2016; Vlachantoni 2010)&lt;/DisplayText&gt;&lt;record&gt;&lt;rec-number&gt;554&lt;/rec-number&gt;&lt;foreign-keys&gt;&lt;key app="EN" db-id="22fwtetzzsf2paewfaup2srbev0sx2sar5vd" timestamp="1503417038"&gt;554&lt;/key&gt;&lt;/foreign-keys&gt;&lt;ref-type name="Journal Article"&gt;17&lt;/ref-type&gt;&lt;contributors&gt;&lt;authors&gt;&lt;author&gt;Vlachantoni, Athina&lt;/author&gt;&lt;/authors&gt;&lt;/contributors&gt;&lt;titles&gt;&lt;title&gt;The demographic characteristics and economic activity patterns of carers over 50: evidence from the English Longitudinal Study of Ageing&lt;/title&gt;&lt;secondary-title&gt;Population Trends&lt;/secondary-title&gt;&lt;/titles&gt;&lt;periodical&gt;&lt;full-title&gt;Population trends&lt;/full-title&gt;&lt;/periodical&gt;&lt;pages&gt;54&lt;/pages&gt;&lt;number&gt;141&lt;/number&gt;&lt;dates&gt;&lt;year&gt;2010&lt;/year&gt;&lt;/dates&gt;&lt;publisher&gt;Office of Public Sector Information&lt;/publisher&gt;&lt;isbn&gt;0307-4463&lt;/isbn&gt;&lt;urls&gt;&lt;/urls&gt;&lt;/record&gt;&lt;/Cite&gt;&lt;Cite&gt;&lt;Author&gt;Glauber&lt;/Author&gt;&lt;Year&gt;2016&lt;/Year&gt;&lt;RecNum&gt;622&lt;/RecNum&gt;&lt;record&gt;&lt;rec-number&gt;622&lt;/rec-number&gt;&lt;foreign-keys&gt;&lt;key app="EN" db-id="22fwtetzzsf2paewfaup2srbev0sx2sar5vd" timestamp="1503417100"&gt;622&lt;/key&gt;&lt;/foreign-keys&gt;&lt;ref-type name="Journal Article"&gt;17&lt;/ref-type&gt;&lt;contributors&gt;&lt;authors&gt;&lt;author&gt;Glauber, Rebecca&lt;/author&gt;&lt;/authors&gt;&lt;/contributors&gt;&lt;titles&gt;&lt;title&gt;Gender Differences in Spousal Care Across the Later Life Course&lt;/title&gt;&lt;secondary-title&gt;Research on aging&lt;/secondary-title&gt;&lt;/titles&gt;&lt;periodical&gt;&lt;full-title&gt;Research on Aging&lt;/full-title&gt;&lt;/periodical&gt;&lt;pages&gt;1-26&lt;/pages&gt;&lt;dates&gt;&lt;year&gt;2016&lt;/year&gt;&lt;/dates&gt;&lt;publisher&gt;SAGE Publications&lt;/publisher&gt;&lt;isbn&gt;0164-0275&lt;/isbn&gt;&lt;urls&gt;&lt;/urls&gt;&lt;/record&gt;&lt;/Cite&gt;&lt;/EndNote&gt;</w:instrText>
      </w:r>
      <w:r>
        <w:fldChar w:fldCharType="separate"/>
      </w:r>
      <w:r w:rsidR="00AB7EBE">
        <w:rPr>
          <w:noProof/>
        </w:rPr>
        <w:t>(Glauber 2016; Vlachantoni 2010)</w:t>
      </w:r>
      <w:r>
        <w:fldChar w:fldCharType="end"/>
      </w:r>
      <w:r>
        <w:t xml:space="preserve">. </w:t>
      </w:r>
      <w:r w:rsidRPr="00AE517B">
        <w:rPr>
          <w:rFonts w:cstheme="minorHAnsi"/>
        </w:rPr>
        <w:t xml:space="preserve">Women also tend to provide more demanding and intensive forms of daily care, such </w:t>
      </w:r>
      <w:r w:rsidR="00CD4976">
        <w:rPr>
          <w:rFonts w:cstheme="minorHAnsi"/>
        </w:rPr>
        <w:t>as personal care (e.g. help with bathing), whereas men a</w:t>
      </w:r>
      <w:r w:rsidRPr="00AE517B">
        <w:rPr>
          <w:rFonts w:cstheme="minorHAnsi"/>
        </w:rPr>
        <w:t xml:space="preserve">re more likely to </w:t>
      </w:r>
      <w:r w:rsidR="00CD4976">
        <w:rPr>
          <w:rFonts w:cstheme="minorHAnsi"/>
        </w:rPr>
        <w:t xml:space="preserve">provide support of an instrumental </w:t>
      </w:r>
      <w:r w:rsidRPr="00AE517B">
        <w:rPr>
          <w:rFonts w:cstheme="minorHAnsi"/>
        </w:rPr>
        <w:t>nature</w:t>
      </w:r>
      <w:r w:rsidR="00CD4976">
        <w:rPr>
          <w:rFonts w:cstheme="minorHAnsi"/>
        </w:rPr>
        <w:t xml:space="preserve"> (e.g. help with shopping)</w:t>
      </w:r>
      <w:r w:rsidRPr="00AE517B">
        <w:rPr>
          <w:rFonts w:cstheme="minorHAnsi"/>
        </w:rPr>
        <w:t xml:space="preserve"> </w:t>
      </w:r>
      <w:r w:rsidRPr="00AE517B">
        <w:rPr>
          <w:rFonts w:cstheme="minorHAnsi"/>
        </w:rPr>
        <w:fldChar w:fldCharType="begin"/>
      </w:r>
      <w:r w:rsidR="00AB7EBE">
        <w:rPr>
          <w:rFonts w:cstheme="minorHAnsi"/>
        </w:rPr>
        <w:instrText xml:space="preserve"> ADDIN EN.CITE &lt;EndNote&gt;&lt;Cite&gt;&lt;Author&gt;Eurocarers&lt;/Author&gt;&lt;Year&gt;2017&lt;/Year&gt;&lt;RecNum&gt;1014&lt;/RecNum&gt;&lt;DisplayText&gt;(Eurocarers 2017)&lt;/DisplayText&gt;&lt;record&gt;&lt;rec-number&gt;1014&lt;/rec-number&gt;&lt;foreign-keys&gt;&lt;key app="EN" db-id="22fwtetzzsf2paewfaup2srbev0sx2sar5vd" timestamp="1539101682"&gt;1014&lt;/key&gt;&lt;/foreign-keys&gt;&lt;ref-type name="Web Page"&gt;12&lt;/ref-type&gt;&lt;contributors&gt;&lt;authors&gt;&lt;author&gt;Eurocarers&lt;/author&gt;&lt;/authors&gt;&lt;/contributors&gt;&lt;titles&gt;&lt;title&gt;The gender dimension of informal care - 2017&lt;/title&gt;&lt;/titles&gt;&lt;volume&gt;2018&lt;/volume&gt;&lt;number&gt;26.09.2018&lt;/number&gt;&lt;dates&gt;&lt;year&gt;2017&lt;/year&gt;&lt;/dates&gt;&lt;pub-location&gt;brussels, Belgium&lt;/pub-location&gt;&lt;publisher&gt;Eurocarers&lt;/publisher&gt;&lt;urls&gt;&lt;related-urls&gt;&lt;url&gt;https://eurocarers.org/userfiles/files/The%20gender%20dimension%20of%20informal%20care.pdf&lt;/url&gt;&lt;/related-urls&gt;&lt;/urls&gt;&lt;/record&gt;&lt;/Cite&gt;&lt;/EndNote&gt;</w:instrText>
      </w:r>
      <w:r w:rsidRPr="00AE517B">
        <w:rPr>
          <w:rFonts w:cstheme="minorHAnsi"/>
        </w:rPr>
        <w:fldChar w:fldCharType="separate"/>
      </w:r>
      <w:r w:rsidR="00AB7EBE">
        <w:rPr>
          <w:rFonts w:cstheme="minorHAnsi"/>
          <w:noProof/>
        </w:rPr>
        <w:t>(Eurocarers 2017)</w:t>
      </w:r>
      <w:r w:rsidRPr="00AE517B">
        <w:rPr>
          <w:rFonts w:cstheme="minorHAnsi"/>
        </w:rPr>
        <w:fldChar w:fldCharType="end"/>
      </w:r>
      <w:r w:rsidRPr="00AE517B">
        <w:rPr>
          <w:rFonts w:cstheme="minorHAnsi"/>
        </w:rPr>
        <w:t xml:space="preserve">. </w:t>
      </w:r>
      <w:r w:rsidR="00CD4976">
        <w:rPr>
          <w:rFonts w:cstheme="minorHAnsi"/>
        </w:rPr>
        <w:t>However, gender differences become more nuanced later in the life course: w</w:t>
      </w:r>
      <w:r w:rsidRPr="00AE517B">
        <w:rPr>
          <w:rFonts w:cstheme="minorHAnsi"/>
        </w:rPr>
        <w:t>hilst women overall provide more hours of care,</w:t>
      </w:r>
      <w:r>
        <w:t xml:space="preserve"> most studies found that men committed more time to caregiving after the age of 70 </w:t>
      </w:r>
      <w:r>
        <w:fldChar w:fldCharType="begin">
          <w:fldData xml:space="preserve">PEVuZE5vdGU+PENpdGU+PEF1dGhvcj5WbGFjaGFudG9uaTwvQXV0aG9yPjxZZWFyPjIwMTA8L1ll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</w:fldData>
        </w:fldChar>
      </w:r>
      <w:r w:rsidR="00AB7EBE">
        <w:instrText xml:space="preserve"> ADDIN EN.CITE </w:instrText>
      </w:r>
      <w:r w:rsidR="00AB7EBE">
        <w:fldChar w:fldCharType="begin">
          <w:fldData xml:space="preserve">PEVuZE5vdGU+PENpdGU+PEF1dGhvcj5WbGFjaGFudG9uaTwvQXV0aG9yPjxZZWFyPjIwMTA8L1ll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</w:fldData>
        </w:fldChar>
      </w:r>
      <w:r w:rsidR="00AB7EBE">
        <w:instrText xml:space="preserve"> ADDIN EN.CITE.DATA </w:instrText>
      </w:r>
      <w:r w:rsidR="00AB7EBE">
        <w:fldChar w:fldCharType="end"/>
      </w:r>
      <w:r>
        <w:fldChar w:fldCharType="separate"/>
      </w:r>
      <w:r w:rsidR="00AB7EBE">
        <w:rPr>
          <w:noProof/>
        </w:rPr>
        <w:t>(Arber and Ginn 1995; ONS 2013; Vlachantoni 2010)</w:t>
      </w:r>
      <w:r>
        <w:fldChar w:fldCharType="end"/>
      </w:r>
      <w:r>
        <w:t xml:space="preserve">. </w:t>
      </w:r>
      <w:r w:rsidR="00FA5005">
        <w:t xml:space="preserve">Part of the reason for this pattern relates to </w:t>
      </w:r>
      <w:r w:rsidRPr="00AE517B">
        <w:rPr>
          <w:rFonts w:cstheme="minorHAnsi"/>
        </w:rPr>
        <w:t xml:space="preserve">men’s </w:t>
      </w:r>
      <w:r w:rsidR="00FA5005">
        <w:rPr>
          <w:rFonts w:cstheme="minorHAnsi"/>
        </w:rPr>
        <w:t xml:space="preserve">greater </w:t>
      </w:r>
      <w:r w:rsidRPr="00AE517B">
        <w:rPr>
          <w:rFonts w:cstheme="minorHAnsi"/>
        </w:rPr>
        <w:t xml:space="preserve">likelihood </w:t>
      </w:r>
      <w:r w:rsidR="00FA5005">
        <w:rPr>
          <w:rFonts w:cstheme="minorHAnsi"/>
        </w:rPr>
        <w:t xml:space="preserve">to </w:t>
      </w:r>
      <w:r w:rsidRPr="00AE517B">
        <w:rPr>
          <w:rFonts w:cstheme="minorHAnsi"/>
        </w:rPr>
        <w:t>provid</w:t>
      </w:r>
      <w:r w:rsidR="00FA5005">
        <w:rPr>
          <w:rFonts w:cstheme="minorHAnsi"/>
        </w:rPr>
        <w:t>e</w:t>
      </w:r>
      <w:r w:rsidRPr="00AE517B">
        <w:rPr>
          <w:rFonts w:cstheme="minorHAnsi"/>
        </w:rPr>
        <w:t xml:space="preserve"> spousal</w:t>
      </w:r>
      <w:r w:rsidR="00FA5005">
        <w:rPr>
          <w:rFonts w:cstheme="minorHAnsi"/>
        </w:rPr>
        <w:t xml:space="preserve"> care</w:t>
      </w:r>
      <w:r w:rsidRPr="00AE517B">
        <w:rPr>
          <w:rFonts w:cstheme="minorHAnsi"/>
        </w:rPr>
        <w:t xml:space="preserve"> and </w:t>
      </w:r>
      <w:r w:rsidR="00FA5005">
        <w:rPr>
          <w:rFonts w:cstheme="minorHAnsi"/>
        </w:rPr>
        <w:t xml:space="preserve">their greater likelihood </w:t>
      </w:r>
      <w:r w:rsidRPr="00AE517B">
        <w:rPr>
          <w:rFonts w:cstheme="minorHAnsi"/>
        </w:rPr>
        <w:t xml:space="preserve">to be married in later life, thereby ‘catching-up’ with women in care provision in later age </w:t>
      </w:r>
      <w:r w:rsidRPr="00AE517B">
        <w:rPr>
          <w:rFonts w:cstheme="minorHAnsi"/>
        </w:rPr>
        <w:fldChar w:fldCharType="begin"/>
      </w:r>
      <w:r w:rsidR="00AB7EBE">
        <w:rPr>
          <w:rFonts w:cstheme="minorHAnsi"/>
        </w:rPr>
        <w:instrText xml:space="preserve"> ADDIN EN.CITE &lt;EndNote&gt;&lt;Cite&gt;&lt;Author&gt;Glauber&lt;/Author&gt;&lt;Year&gt;2016&lt;/Year&gt;&lt;RecNum&gt;622&lt;/RecNum&gt;&lt;DisplayText&gt;(Glauber 2016)&lt;/DisplayText&gt;&lt;record&gt;&lt;rec-number&gt;622&lt;/rec-number&gt;&lt;foreign-keys&gt;&lt;key app="EN" db-id="22fwtetzzsf2paewfaup2srbev0sx2sar5vd" timestamp="1503417100"&gt;622&lt;/key&gt;&lt;/foreign-keys&gt;&lt;ref-type name="Journal Article"&gt;17&lt;/ref-type&gt;&lt;contributors&gt;&lt;authors&gt;&lt;author&gt;Glauber, Rebecca&lt;/author&gt;&lt;/authors&gt;&lt;/contributors&gt;&lt;titles&gt;&lt;title&gt;Gender Differences in Spousal Care Across the Later Life Course&lt;/title&gt;&lt;secondary-title&gt;Research on aging&lt;/secondary-title&gt;&lt;/titles&gt;&lt;periodical&gt;&lt;full-title&gt;Research on Aging&lt;/full-title&gt;&lt;/periodical&gt;&lt;pages&gt;1-26&lt;/pages&gt;&lt;dates&gt;&lt;year&gt;2016&lt;/year&gt;&lt;/dates&gt;&lt;publisher&gt;SAGE Publications&lt;/publisher&gt;&lt;isbn&gt;0164-0275&lt;/isbn&gt;&lt;urls&gt;&lt;/urls&gt;&lt;/record&gt;&lt;/Cite&gt;&lt;/EndNote&gt;</w:instrText>
      </w:r>
      <w:r w:rsidRPr="00AE517B">
        <w:rPr>
          <w:rFonts w:cstheme="minorHAnsi"/>
        </w:rPr>
        <w:fldChar w:fldCharType="separate"/>
      </w:r>
      <w:r w:rsidR="00AB7EBE">
        <w:rPr>
          <w:rFonts w:cstheme="minorHAnsi"/>
          <w:noProof/>
        </w:rPr>
        <w:t>(Glauber 2016)</w:t>
      </w:r>
      <w:r w:rsidRPr="00AE517B">
        <w:rPr>
          <w:rFonts w:cstheme="minorHAnsi"/>
        </w:rPr>
        <w:fldChar w:fldCharType="end"/>
      </w:r>
      <w:r w:rsidRPr="00AE517B">
        <w:rPr>
          <w:rFonts w:cstheme="minorHAnsi"/>
        </w:rPr>
        <w:t xml:space="preserve">. </w:t>
      </w:r>
    </w:p>
    <w:p w14:paraId="63233042" w14:textId="77777777" w:rsidR="00804D2A" w:rsidRPr="00027E4F" w:rsidRDefault="00027E4F" w:rsidP="00804D2A">
      <w:pPr>
        <w:rPr>
          <w:rFonts w:cstheme="minorHAnsi"/>
        </w:rPr>
      </w:pPr>
      <w:r>
        <w:rPr>
          <w:rFonts w:cstheme="minorHAnsi"/>
        </w:rPr>
        <w:t>G</w:t>
      </w:r>
      <w:r w:rsidR="00AE517B" w:rsidRPr="00AE517B">
        <w:rPr>
          <w:rFonts w:cstheme="minorHAnsi"/>
        </w:rPr>
        <w:t>ender difference</w:t>
      </w:r>
      <w:r>
        <w:rPr>
          <w:rFonts w:cstheme="minorHAnsi"/>
        </w:rPr>
        <w:t>s are</w:t>
      </w:r>
      <w:r w:rsidR="00AE517B" w:rsidRPr="00AE517B">
        <w:rPr>
          <w:rFonts w:cstheme="minorHAnsi"/>
        </w:rPr>
        <w:t xml:space="preserve"> more </w:t>
      </w:r>
      <w:r>
        <w:rPr>
          <w:rFonts w:cstheme="minorHAnsi"/>
        </w:rPr>
        <w:t>pronounced in care provided out</w:t>
      </w:r>
      <w:r w:rsidR="00AE517B" w:rsidRPr="00AE517B">
        <w:rPr>
          <w:rFonts w:cstheme="minorHAnsi"/>
        </w:rPr>
        <w:t xml:space="preserve">side the household. Using the American Health and Retirement study Grigoryeva (2017) found that daughters on average provided 13.6 hours of care per month to a parent, compared to sons’ 5.9 hours. The author also noted that brothers </w:t>
      </w:r>
      <w:r w:rsidR="00574C45">
        <w:rPr>
          <w:rFonts w:cstheme="minorHAnsi"/>
        </w:rPr>
        <w:t xml:space="preserve">often </w:t>
      </w:r>
      <w:r w:rsidR="00AE517B" w:rsidRPr="00AE517B">
        <w:rPr>
          <w:rFonts w:cstheme="minorHAnsi"/>
        </w:rPr>
        <w:t>pass on caregiving responsibilities to their sisters, whereas sisters tend to share caregiving a</w:t>
      </w:r>
      <w:r>
        <w:rPr>
          <w:rFonts w:cstheme="minorHAnsi"/>
        </w:rPr>
        <w:t>mong themselves. Gender norms are</w:t>
      </w:r>
      <w:r w:rsidR="00AE517B" w:rsidRPr="00AE517B">
        <w:rPr>
          <w:rFonts w:cstheme="minorHAnsi"/>
        </w:rPr>
        <w:t xml:space="preserve"> also</w:t>
      </w:r>
      <w:r>
        <w:rPr>
          <w:rFonts w:cstheme="minorHAnsi"/>
        </w:rPr>
        <w:t xml:space="preserve"> evident</w:t>
      </w:r>
      <w:r w:rsidR="00AE517B" w:rsidRPr="00AE517B">
        <w:rPr>
          <w:rFonts w:cstheme="minorHAnsi"/>
        </w:rPr>
        <w:t xml:space="preserve"> in respect to the gender of the parents</w:t>
      </w:r>
      <w:r>
        <w:rPr>
          <w:rFonts w:cstheme="minorHAnsi"/>
        </w:rPr>
        <w:t>,</w:t>
      </w:r>
      <w:r w:rsidR="00AE517B" w:rsidRPr="00AE517B">
        <w:rPr>
          <w:rFonts w:cstheme="minorHAnsi"/>
        </w:rPr>
        <w:t xml:space="preserve"> and daughters provide relatively more care to mothers and sons p</w:t>
      </w:r>
      <w:r>
        <w:rPr>
          <w:rFonts w:cstheme="minorHAnsi"/>
        </w:rPr>
        <w:t>rovide relatively more care to</w:t>
      </w:r>
      <w:r w:rsidR="00AE517B" w:rsidRPr="00AE517B">
        <w:rPr>
          <w:rFonts w:cstheme="minorHAnsi"/>
        </w:rPr>
        <w:t xml:space="preserve"> father</w:t>
      </w:r>
      <w:r>
        <w:rPr>
          <w:rFonts w:cstheme="minorHAnsi"/>
        </w:rPr>
        <w:t>s</w:t>
      </w:r>
      <w:r w:rsidR="00AE517B" w:rsidRPr="00AE517B">
        <w:rPr>
          <w:rFonts w:cstheme="minorHAnsi"/>
        </w:rPr>
        <w:t xml:space="preserve"> </w:t>
      </w:r>
      <w:r w:rsidR="00AE517B" w:rsidRPr="00AE517B">
        <w:rPr>
          <w:rFonts w:cstheme="minorHAnsi"/>
        </w:rPr>
        <w:fldChar w:fldCharType="begin">
          <w:fldData xml:space="preserve">PEVuZE5vdGU+PENpdGU+PEF1dGhvcj5BcmJlcjwvQXV0aG9yPjxZZWFyPjE5OTU8L1llYXI+PFJl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</w:fldData>
        </w:fldChar>
      </w:r>
      <w:r w:rsidR="00FC5705">
        <w:rPr>
          <w:rFonts w:cstheme="minorHAnsi"/>
        </w:rPr>
        <w:instrText xml:space="preserve"> ADDIN EN.CITE </w:instrText>
      </w:r>
      <w:r w:rsidR="00FC5705">
        <w:rPr>
          <w:rFonts w:cstheme="minorHAnsi"/>
        </w:rPr>
        <w:fldChar w:fldCharType="begin">
          <w:fldData xml:space="preserve">PEVuZE5vdGU+PENpdGU+PEF1dGhvcj5BcmJlcjwvQXV0aG9yPjxZZWFyPjE5OTU8L1llYXI+PFJl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</w:fldData>
        </w:fldChar>
      </w:r>
      <w:r w:rsidR="00FC5705">
        <w:rPr>
          <w:rFonts w:cstheme="minorHAnsi"/>
        </w:rPr>
        <w:instrText xml:space="preserve"> ADDIN EN.CITE.DATA </w:instrText>
      </w:r>
      <w:r w:rsidR="00FC5705">
        <w:rPr>
          <w:rFonts w:cstheme="minorHAnsi"/>
        </w:rPr>
      </w:r>
      <w:r w:rsidR="00FC5705">
        <w:rPr>
          <w:rFonts w:cstheme="minorHAnsi"/>
        </w:rPr>
        <w:fldChar w:fldCharType="end"/>
      </w:r>
      <w:r w:rsidR="00AE517B" w:rsidRPr="00AE517B">
        <w:rPr>
          <w:rFonts w:cstheme="minorHAnsi"/>
        </w:rPr>
      </w:r>
      <w:r w:rsidR="00AE517B" w:rsidRPr="00AE517B">
        <w:rPr>
          <w:rFonts w:cstheme="minorHAnsi"/>
        </w:rPr>
        <w:fldChar w:fldCharType="separate"/>
      </w:r>
      <w:r w:rsidR="00FC5705">
        <w:rPr>
          <w:rFonts w:cstheme="minorHAnsi"/>
          <w:noProof/>
        </w:rPr>
        <w:t>(Arber and Ginn 1995; Grigoryeva 2017; Pillemer and Suitor 2014)</w:t>
      </w:r>
      <w:r w:rsidR="00AE517B" w:rsidRPr="00AE517B">
        <w:rPr>
          <w:rFonts w:cstheme="minorHAnsi"/>
        </w:rPr>
        <w:fldChar w:fldCharType="end"/>
      </w:r>
      <w:r w:rsidR="00AE517B" w:rsidRPr="00AE517B">
        <w:rPr>
          <w:rFonts w:cstheme="minorHAnsi"/>
        </w:rPr>
        <w:t xml:space="preserve">. </w:t>
      </w:r>
      <w:r>
        <w:rPr>
          <w:rFonts w:cstheme="minorHAnsi"/>
        </w:rPr>
        <w:t>However, such</w:t>
      </w:r>
      <w:r w:rsidR="00AE517B" w:rsidRPr="00AE517B">
        <w:rPr>
          <w:rFonts w:cstheme="minorHAnsi"/>
        </w:rPr>
        <w:t xml:space="preserve"> </w:t>
      </w:r>
      <w:r w:rsidR="00AE517B" w:rsidRPr="00AE517B">
        <w:rPr>
          <w:rFonts w:cstheme="minorHAnsi"/>
        </w:rPr>
        <w:lastRenderedPageBreak/>
        <w:t xml:space="preserve">gender differences are less noticeable among spousal and partner caregivers </w:t>
      </w:r>
      <w:r w:rsidR="00AE517B" w:rsidRPr="00AE517B">
        <w:rPr>
          <w:rFonts w:cstheme="minorHAnsi"/>
        </w:rPr>
        <w:fldChar w:fldCharType="begin">
          <w:fldData xml:space="preserve">PEVuZE5vdGU+PENpdGU+PEF1dGhvcj5TaWx2ZXJzdGVpbjwvQXV0aG9yPjxZZWFyPjIwMTA8L1ll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</w:fldData>
        </w:fldChar>
      </w:r>
      <w:r w:rsidR="00AB7EBE">
        <w:rPr>
          <w:rFonts w:cstheme="minorHAnsi"/>
        </w:rPr>
        <w:instrText xml:space="preserve"> ADDIN EN.CITE </w:instrText>
      </w:r>
      <w:r w:rsidR="00AB7EBE">
        <w:rPr>
          <w:rFonts w:cstheme="minorHAnsi"/>
        </w:rPr>
        <w:fldChar w:fldCharType="begin">
          <w:fldData xml:space="preserve">PEVuZE5vdGU+PENpdGU+PEF1dGhvcj5TaWx2ZXJzdGVpbjwvQXV0aG9yPjxZZWFyPjIwMTA8L1ll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</w:fldData>
        </w:fldChar>
      </w:r>
      <w:r w:rsidR="00AB7EBE">
        <w:rPr>
          <w:rFonts w:cstheme="minorHAnsi"/>
        </w:rPr>
        <w:instrText xml:space="preserve"> ADDIN EN.CITE.DATA </w:instrText>
      </w:r>
      <w:r w:rsidR="00AB7EBE">
        <w:rPr>
          <w:rFonts w:cstheme="minorHAnsi"/>
        </w:rPr>
      </w:r>
      <w:r w:rsidR="00AB7EBE">
        <w:rPr>
          <w:rFonts w:cstheme="minorHAnsi"/>
        </w:rPr>
        <w:fldChar w:fldCharType="end"/>
      </w:r>
      <w:r w:rsidR="00AE517B" w:rsidRPr="00AE517B">
        <w:rPr>
          <w:rFonts w:cstheme="minorHAnsi"/>
        </w:rPr>
      </w:r>
      <w:r w:rsidR="00AE517B" w:rsidRPr="00AE517B">
        <w:rPr>
          <w:rFonts w:cstheme="minorHAnsi"/>
        </w:rPr>
        <w:fldChar w:fldCharType="separate"/>
      </w:r>
      <w:r w:rsidR="00AB7EBE">
        <w:rPr>
          <w:rFonts w:cstheme="minorHAnsi"/>
          <w:noProof/>
        </w:rPr>
        <w:t>(Pinquart and Sörensen 2006; Silverstein and Giarrusso 2010)</w:t>
      </w:r>
      <w:r w:rsidR="00AE517B" w:rsidRPr="00AE517B">
        <w:rPr>
          <w:rFonts w:cstheme="minorHAnsi"/>
        </w:rPr>
        <w:fldChar w:fldCharType="end"/>
      </w:r>
      <w:r w:rsidR="00AE517B" w:rsidRPr="00AE517B">
        <w:rPr>
          <w:rFonts w:cstheme="minorHAnsi"/>
        </w:rPr>
        <w:t xml:space="preserve">. </w:t>
      </w:r>
      <w:r w:rsidR="00AE517B" w:rsidRPr="00AE517B">
        <w:rPr>
          <w:rFonts w:cstheme="minorHAnsi"/>
        </w:rPr>
        <w:fldChar w:fldCharType="begin"/>
      </w:r>
      <w:r w:rsidR="00AB7EBE">
        <w:rPr>
          <w:rFonts w:cstheme="minorHAnsi"/>
        </w:rPr>
        <w:instrText xml:space="preserve"> ADDIN EN.CITE &lt;EndNote&gt;&lt;Cite AuthorYear="1"&gt;&lt;Author&gt;Del Bono&lt;/Author&gt;&lt;Year&gt;2009&lt;/Year&gt;&lt;RecNum&gt;596&lt;/RecNum&gt;&lt;DisplayText&gt;Del Bono et al. (2009)&lt;/DisplayText&gt;&lt;record&gt;&lt;rec-number&gt;596&lt;/rec-number&gt;&lt;foreign-keys&gt;&lt;key app="EN" db-id="22fwtetzzsf2paewfaup2srbev0sx2sar5vd" timestamp="1503417076"&gt;596&lt;/key&gt;&lt;/foreign-keys&gt;&lt;ref-type name="Journal Article"&gt;17&lt;/ref-type&gt;&lt;contributors&gt;&lt;authors&gt;&lt;author&gt;Del Bono, Emilia&lt;/author&gt;&lt;author&gt;Sala, Emanuela&lt;/author&gt;&lt;author&gt;Hancock, Ruth&lt;/author&gt;&lt;/authors&gt;&lt;/contributors&gt;&lt;titles&gt;&lt;title&gt;Older carers in the UK: are there really gender differences? New analysis of the Individual Sample of Anonymised Records from the 2001 UK Census&lt;/title&gt;&lt;secondary-title&gt;Health &amp;amp; social care in the community&lt;/secondary-title&gt;&lt;/titles&gt;&lt;periodical&gt;&lt;full-title&gt;Health &amp;amp; Social Care in the Community&lt;/full-title&gt;&lt;/periodical&gt;&lt;pages&gt;267-273&lt;/pages&gt;&lt;volume&gt;17&lt;/volume&gt;&lt;number&gt;3&lt;/number&gt;&lt;dates&gt;&lt;year&gt;2009&lt;/year&gt;&lt;/dates&gt;&lt;publisher&gt;Wiley Online Library&lt;/publisher&gt;&lt;isbn&gt;1365-2524&lt;/isbn&gt;&lt;urls&gt;&lt;/urls&gt;&lt;/record&gt;&lt;/Cite&gt;&lt;/EndNote&gt;</w:instrText>
      </w:r>
      <w:r w:rsidR="00AE517B" w:rsidRPr="00AE517B">
        <w:rPr>
          <w:rFonts w:cstheme="minorHAnsi"/>
        </w:rPr>
        <w:fldChar w:fldCharType="separate"/>
      </w:r>
      <w:r w:rsidR="00AB7EBE">
        <w:rPr>
          <w:rFonts w:cstheme="minorHAnsi"/>
          <w:noProof/>
        </w:rPr>
        <w:t>Del Bono et al. (2009)</w:t>
      </w:r>
      <w:r w:rsidR="00AE517B" w:rsidRPr="00AE517B">
        <w:rPr>
          <w:rFonts w:cstheme="minorHAnsi"/>
        </w:rPr>
        <w:fldChar w:fldCharType="end"/>
      </w:r>
      <w:r w:rsidR="00AE517B" w:rsidRPr="00AE517B">
        <w:rPr>
          <w:rFonts w:cstheme="minorHAnsi"/>
        </w:rPr>
        <w:t xml:space="preserve"> used individual records from the 2001 UK Census to show that after adjusting for marital status and household type</w:t>
      </w:r>
      <w:r>
        <w:rPr>
          <w:rFonts w:cstheme="minorHAnsi"/>
        </w:rPr>
        <w:t>,</w:t>
      </w:r>
      <w:r w:rsidR="00AE517B" w:rsidRPr="00AE517B">
        <w:rPr>
          <w:rFonts w:cstheme="minorHAnsi"/>
        </w:rPr>
        <w:t xml:space="preserve"> gender differences in care provision disappear</w:t>
      </w:r>
      <w:r w:rsidR="0002442D">
        <w:rPr>
          <w:rFonts w:cstheme="minorHAnsi"/>
        </w:rPr>
        <w:t xml:space="preserve"> </w:t>
      </w:r>
      <w:r w:rsidR="0002442D">
        <w:rPr>
          <w:rFonts w:cstheme="minorHAnsi"/>
        </w:rPr>
        <w:fldChar w:fldCharType="begin"/>
      </w:r>
      <w:r w:rsidR="00AB7EBE">
        <w:rPr>
          <w:rFonts w:cstheme="minorHAnsi"/>
        </w:rPr>
        <w:instrText xml:space="preserve"> ADDIN EN.CITE &lt;EndNote&gt;&lt;Cite&gt;&lt;Author&gt;Del Bono&lt;/Author&gt;&lt;Year&gt;2009&lt;/Year&gt;&lt;RecNum&gt;596&lt;/RecNum&gt;&lt;DisplayText&gt;(Del Bono et al. 2009)&lt;/DisplayText&gt;&lt;record&gt;&lt;rec-number&gt;596&lt;/rec-number&gt;&lt;foreign-keys&gt;&lt;key app="EN" db-id="22fwtetzzsf2paewfaup2srbev0sx2sar5vd" timestamp="1503417076"&gt;596&lt;/key&gt;&lt;/foreign-keys&gt;&lt;ref-type name="Journal Article"&gt;17&lt;/ref-type&gt;&lt;contributors&gt;&lt;authors&gt;&lt;author&gt;Del Bono, Emilia&lt;/author&gt;&lt;author&gt;Sala, Emanuela&lt;/author&gt;&lt;author&gt;Hancock, Ruth&lt;/author&gt;&lt;/authors&gt;&lt;/contributors&gt;&lt;titles&gt;&lt;title&gt;Older carers in the UK: are there really gender differences? New analysis of the Individual Sample of Anonymised Records from the 2001 UK Census&lt;/title&gt;&lt;secondary-title&gt;Health &amp;amp; social care in the community&lt;/secondary-title&gt;&lt;/titles&gt;&lt;periodical&gt;&lt;full-title&gt;Health &amp;amp; Social Care in the Community&lt;/full-title&gt;&lt;/periodical&gt;&lt;pages&gt;267-273&lt;/pages&gt;&lt;volume&gt;17&lt;/volume&gt;&lt;number&gt;3&lt;/number&gt;&lt;dates&gt;&lt;year&gt;2009&lt;/year&gt;&lt;/dates&gt;&lt;publisher&gt;Wiley Online Library&lt;/publisher&gt;&lt;isbn&gt;1365-2524&lt;/isbn&gt;&lt;urls&gt;&lt;/urls&gt;&lt;/record&gt;&lt;/Cite&gt;&lt;/EndNote&gt;</w:instrText>
      </w:r>
      <w:r w:rsidR="0002442D">
        <w:rPr>
          <w:rFonts w:cstheme="minorHAnsi"/>
        </w:rPr>
        <w:fldChar w:fldCharType="separate"/>
      </w:r>
      <w:r w:rsidR="00AB7EBE">
        <w:rPr>
          <w:rFonts w:cstheme="minorHAnsi"/>
          <w:noProof/>
        </w:rPr>
        <w:t>(Del Bono et al. 2009)</w:t>
      </w:r>
      <w:r w:rsidR="0002442D">
        <w:rPr>
          <w:rFonts w:cstheme="minorHAnsi"/>
        </w:rPr>
        <w:fldChar w:fldCharType="end"/>
      </w:r>
      <w:r w:rsidR="00AE517B" w:rsidRPr="00AE517B">
        <w:rPr>
          <w:rFonts w:cstheme="minorHAnsi"/>
        </w:rPr>
        <w:t>. Some res</w:t>
      </w:r>
      <w:r>
        <w:rPr>
          <w:rFonts w:cstheme="minorHAnsi"/>
        </w:rPr>
        <w:t>earch has found that husbands a</w:t>
      </w:r>
      <w:r w:rsidR="00AE517B" w:rsidRPr="00AE517B">
        <w:rPr>
          <w:rFonts w:cstheme="minorHAnsi"/>
        </w:rPr>
        <w:t xml:space="preserve">re less likely to provide care for their wives, should </w:t>
      </w:r>
      <w:r>
        <w:rPr>
          <w:rFonts w:cstheme="minorHAnsi"/>
        </w:rPr>
        <w:t>their</w:t>
      </w:r>
      <w:r w:rsidR="00AE517B" w:rsidRPr="00AE517B">
        <w:rPr>
          <w:rFonts w:cstheme="minorHAnsi"/>
        </w:rPr>
        <w:t xml:space="preserve"> difficulties with Instrumental Activities of Daily Living (IADL) increase </w:t>
      </w:r>
      <w:r w:rsidR="00AE517B" w:rsidRPr="00AE517B">
        <w:rPr>
          <w:rFonts w:cstheme="minorHAnsi"/>
        </w:rPr>
        <w:fldChar w:fldCharType="begin"/>
      </w:r>
      <w:r w:rsidR="00AB7EBE">
        <w:rPr>
          <w:rFonts w:cstheme="minorHAnsi"/>
        </w:rPr>
        <w:instrText xml:space="preserve"> ADDIN EN.CITE &lt;EndNote&gt;&lt;Cite&gt;&lt;Author&gt;Feld&lt;/Author&gt;&lt;Year&gt;2010&lt;/Year&gt;&lt;RecNum&gt;1079&lt;/RecNum&gt;&lt;DisplayText&gt;(Feld et al. 2010)&lt;/DisplayText&gt;&lt;record&gt;&lt;rec-number&gt;1079&lt;/rec-number&gt;&lt;foreign-keys&gt;&lt;key app="EN" db-id="22fwtetzzsf2paewfaup2srbev0sx2sar5vd" timestamp="1543852255"&gt;1079&lt;/key&gt;&lt;/foreign-keys&gt;&lt;ref-type name="Journal Article"&gt;17&lt;/ref-type&gt;&lt;contributors&gt;&lt;authors&gt;&lt;author&gt;Feld, Sheila&lt;/author&gt;&lt;author&gt;Dunkle, Ruth E.&lt;/author&gt;&lt;author&gt;Schroepfer, Tracy&lt;/author&gt;&lt;author&gt;Shen, Huei-Wern&lt;/author&gt;&lt;/authors&gt;&lt;/contributors&gt;&lt;titles&gt;&lt;title&gt;Does Gender Moderate Factors Associated with Whether Spouses Are the Sole Providers of IADL Care to Their Partners?&lt;/title&gt;&lt;secondary-title&gt;Research on aging&lt;/secondary-title&gt;&lt;/titles&gt;&lt;periodical&gt;&lt;full-title&gt;Research on Aging&lt;/full-title&gt;&lt;/periodical&gt;&lt;pages&gt;499-526&lt;/pages&gt;&lt;volume&gt;32&lt;/volume&gt;&lt;number&gt;4&lt;/number&gt;&lt;dates&gt;&lt;year&gt;2010&lt;/year&gt;&lt;/dates&gt;&lt;isbn&gt;1552-7573&amp;#xD;0164-0275&lt;/isbn&gt;&lt;accession-num&gt;21818168&lt;/accession-num&gt;&lt;urls&gt;&lt;related-urls&gt;&lt;url&gt;https://www.ncbi.nlm.nih.gov/pubmed/21818168&lt;/url&gt;&lt;url&gt;https://www.ncbi.nlm.nih.gov/pmc/PMC3148766/&lt;/url&gt;&lt;/related-urls&gt;&lt;/urls&gt;&lt;electronic-resource-num&gt;10.1177/0164027510361461&lt;/electronic-resource-num&gt;&lt;remote-database-name&gt;PubMed&lt;/remote-database-name&gt;&lt;/record&gt;&lt;/Cite&gt;&lt;/EndNote&gt;</w:instrText>
      </w:r>
      <w:r w:rsidR="00AE517B" w:rsidRPr="00AE517B">
        <w:rPr>
          <w:rFonts w:cstheme="minorHAnsi"/>
        </w:rPr>
        <w:fldChar w:fldCharType="separate"/>
      </w:r>
      <w:r w:rsidR="00AB7EBE">
        <w:rPr>
          <w:rFonts w:cstheme="minorHAnsi"/>
          <w:noProof/>
        </w:rPr>
        <w:t>(Feld et al. 2010)</w:t>
      </w:r>
      <w:r w:rsidR="00AE517B" w:rsidRPr="00AE517B">
        <w:rPr>
          <w:rFonts w:cstheme="minorHAnsi"/>
        </w:rPr>
        <w:fldChar w:fldCharType="end"/>
      </w:r>
      <w:r w:rsidR="00AE517B" w:rsidRPr="00AE517B">
        <w:rPr>
          <w:rFonts w:cstheme="minorHAnsi"/>
        </w:rPr>
        <w:t xml:space="preserve">. However, this has been disputed by </w:t>
      </w:r>
      <w:r w:rsidR="00AE517B" w:rsidRPr="00AE517B">
        <w:rPr>
          <w:rFonts w:cstheme="minorHAnsi"/>
        </w:rPr>
        <w:fldChar w:fldCharType="begin"/>
      </w:r>
      <w:r w:rsidR="00AB7EBE">
        <w:rPr>
          <w:rFonts w:cstheme="minorHAnsi"/>
        </w:rPr>
        <w:instrText xml:space="preserve"> ADDIN EN.CITE &lt;EndNote&gt;&lt;Cite AuthorYear="1"&gt;&lt;Author&gt;Langner&lt;/Author&gt;&lt;Year&gt;2018&lt;/Year&gt;&lt;RecNum&gt;1009&lt;/RecNum&gt;&lt;DisplayText&gt;Langner and Furstenberg (2018)&lt;/DisplayText&gt;&lt;record&gt;&lt;rec-number&gt;1009&lt;/rec-number&gt;&lt;foreign-keys&gt;&lt;key app="EN" db-id="22fwtetzzsf2paewfaup2srbev0sx2sar5vd" timestamp="1538490147"&gt;1009&lt;/key&gt;&lt;/foreign-keys&gt;&lt;ref-type name="Journal Article"&gt;17&lt;/ref-type&gt;&lt;contributors&gt;&lt;authors&gt;&lt;author&gt;Langner, Laura A.&lt;/author&gt;&lt;author&gt;Furstenberg, Frank F.&lt;/author&gt;&lt;/authors&gt;&lt;/contributors&gt;&lt;titles&gt;&lt;title&gt;Gender Differences in Spousal Caregivers’ Care and Housework: Fact or Fiction?&lt;/title&gt;&lt;secondary-title&gt;The Journals of Gerontology: Series B&lt;/secondary-title&gt;&lt;/titles&gt;&lt;periodical&gt;&lt;full-title&gt;The Journals of Gerontology: Series B&lt;/full-title&gt;&lt;/periodical&gt;&lt;pages&gt;gby087-gby087&lt;/pages&gt;&lt;dates&gt;&lt;year&gt;2018&lt;/year&gt;&lt;/dates&gt;&lt;isbn&gt;1079-5014&lt;/isbn&gt;&lt;urls&gt;&lt;related-urls&gt;&lt;url&gt;http://dx.doi.org/10.1093/geronb/gby087&lt;/url&gt;&lt;/related-urls&gt;&lt;/urls&gt;&lt;electronic-resource-num&gt;10.1093/geronb/gby087&lt;/electronic-resource-num&gt;&lt;/record&gt;&lt;/Cite&gt;&lt;/EndNote&gt;</w:instrText>
      </w:r>
      <w:r w:rsidR="00AE517B" w:rsidRPr="00AE517B">
        <w:rPr>
          <w:rFonts w:cstheme="minorHAnsi"/>
        </w:rPr>
        <w:fldChar w:fldCharType="separate"/>
      </w:r>
      <w:r w:rsidR="00AB7EBE">
        <w:rPr>
          <w:rFonts w:cstheme="minorHAnsi"/>
          <w:noProof/>
        </w:rPr>
        <w:t>Langner and Furstenberg (2018)</w:t>
      </w:r>
      <w:r w:rsidR="00AE517B" w:rsidRPr="00AE517B">
        <w:rPr>
          <w:rFonts w:cstheme="minorHAnsi"/>
        </w:rPr>
        <w:fldChar w:fldCharType="end"/>
      </w:r>
      <w:r w:rsidR="00AE517B" w:rsidRPr="00AE517B">
        <w:rPr>
          <w:rFonts w:cstheme="minorHAnsi"/>
        </w:rPr>
        <w:t xml:space="preserve"> who noted that men increased their care provision equal to women in time of need, resulting in men and women providing similar care hours. </w:t>
      </w:r>
    </w:p>
    <w:p w14:paraId="57FF37B4" w14:textId="77777777" w:rsidR="00804D2A" w:rsidRDefault="00804D2A" w:rsidP="00804D2A">
      <w:pPr>
        <w:pStyle w:val="ListParagraph"/>
        <w:numPr>
          <w:ilvl w:val="0"/>
          <w:numId w:val="1"/>
        </w:numPr>
      </w:pPr>
      <w:r>
        <w:t xml:space="preserve">Longitudinal evidence: the </w:t>
      </w:r>
      <w:r w:rsidR="00886422">
        <w:t xml:space="preserve">gendered </w:t>
      </w:r>
      <w:r>
        <w:t>dynamic</w:t>
      </w:r>
      <w:r w:rsidR="00C3286B">
        <w:t xml:space="preserve">s and impact of care provision </w:t>
      </w:r>
    </w:p>
    <w:p w14:paraId="7508EB86" w14:textId="77777777" w:rsidR="00804D2A" w:rsidRDefault="003C491E">
      <w:r>
        <w:t>Using longitudinal analysis has allowed researchers to examine the dynamics of informal care provision over time, as well as the impact of care provision on the carer’s circumstances, for example their health or economic activity status</w:t>
      </w:r>
      <w:r w:rsidR="00436E95">
        <w:t xml:space="preserve"> </w:t>
      </w:r>
      <w:r w:rsidR="00436E95">
        <w:fldChar w:fldCharType="begin">
          <w:fldData xml:space="preserve">PEVuZE5vdGU+PENpdGU+PEF1dGhvcj5Ccm93bjwvQXV0aG9yPjxZZWFyPjIwMDM8L1llYXI+PFJl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</w:fldData>
        </w:fldChar>
      </w:r>
      <w:r w:rsidR="00AB7EBE">
        <w:instrText xml:space="preserve"> ADDIN EN.CITE </w:instrText>
      </w:r>
      <w:r w:rsidR="00AB7EBE">
        <w:fldChar w:fldCharType="begin">
          <w:fldData xml:space="preserve">PEVuZE5vdGU+PENpdGU+PEF1dGhvcj5Ccm93bjwvQXV0aG9yPjxZZWFyPjIwMDM8L1llYXI+PFJl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</w:fldData>
        </w:fldChar>
      </w:r>
      <w:r w:rsidR="00AB7EBE">
        <w:instrText xml:space="preserve"> ADDIN EN.CITE.DATA </w:instrText>
      </w:r>
      <w:r w:rsidR="00AB7EBE">
        <w:fldChar w:fldCharType="end"/>
      </w:r>
      <w:r w:rsidR="00436E95">
        <w:fldChar w:fldCharType="separate"/>
      </w:r>
      <w:r w:rsidR="00AB7EBE">
        <w:rPr>
          <w:noProof/>
        </w:rPr>
        <w:t>(Brown et al. 2003; Fredman et al. 2010; Jenkins et al. 2009; Vlachantoni et al. 2013)</w:t>
      </w:r>
      <w:r w:rsidR="00436E95">
        <w:fldChar w:fldCharType="end"/>
      </w:r>
      <w:r w:rsidR="00436E95">
        <w:t>.</w:t>
      </w:r>
      <w:r w:rsidR="00F627B9">
        <w:t xml:space="preserve"> This body of work has</w:t>
      </w:r>
      <w:r>
        <w:t xml:space="preserve"> </w:t>
      </w:r>
      <w:r w:rsidR="00F627B9">
        <w:t>often been</w:t>
      </w:r>
      <w:r>
        <w:t xml:space="preserve"> permeated by gender differences. For example, focusing on the impact of care provision on the carer’s health, </w:t>
      </w:r>
      <w:r w:rsidR="0002442D">
        <w:fldChar w:fldCharType="begin"/>
      </w:r>
      <w:r w:rsidR="00AB7EBE">
        <w:instrText xml:space="preserve"> ADDIN EN.CITE &lt;EndNote&gt;&lt;Cite AuthorYear="1"&gt;&lt;Author&gt;O&amp;apos;Reilly&lt;/Author&gt;&lt;Year&gt;2008&lt;/Year&gt;&lt;RecNum&gt;870&lt;/RecNum&gt;&lt;DisplayText&gt;O&amp;apos;Reilly et al. (2008)&lt;/DisplayText&gt;&lt;record&gt;&lt;rec-number&gt;870&lt;/rec-number&gt;&lt;foreign-keys&gt;&lt;key app="EN" db-id="22fwtetzzsf2paewfaup2srbev0sx2sar5vd" timestamp="1503417318"&gt;870&lt;/key&gt;&lt;/foreign-keys&gt;&lt;ref-type name="Journal Article"&gt;17&lt;/ref-type&gt;&lt;contributors&gt;&lt;authors&gt;&lt;author&gt;O&amp;apos;Reilly, D.&lt;/author&gt;&lt;author&gt;Connolly, S.&lt;/author&gt;&lt;author&gt;Rosato, M.&lt;/author&gt;&lt;author&gt;Patterson, C.&lt;/author&gt;&lt;/authors&gt;&lt;/contributors&gt;&lt;auth-address&gt;Queens University Belfast, Belfast BT12 6BJ, United Kingdom. d.oreilly@qub.ac.uk&lt;/auth-address&gt;&lt;titles&gt;&lt;title&gt;Is caring associated with an increased risk of mortality? A longitudinal study&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282-90&lt;/pages&gt;&lt;volume&gt;67&lt;/volume&gt;&lt;number&gt;8&lt;/number&gt;&lt;edition&gt;2008/08/01&lt;/edition&gt;&lt;keywords&gt;&lt;keyword&gt;Adolescent&lt;/keyword&gt;&lt;keyword&gt;Adult&lt;/keyword&gt;&lt;keyword&gt;Aged&lt;/keyword&gt;&lt;keyword&gt;Caregivers/*psychology&lt;/keyword&gt;&lt;keyword&gt;Female&lt;/keyword&gt;&lt;keyword&gt;Home Nursing/*psychology&lt;/keyword&gt;&lt;keyword&gt;Humans&lt;/keyword&gt;&lt;keyword&gt;Logistic Models&lt;/keyword&gt;&lt;keyword&gt;Longitudinal Studies&lt;/keyword&gt;&lt;keyword&gt;Male&lt;/keyword&gt;&lt;keyword&gt;Middle Aged&lt;/keyword&gt;&lt;keyword&gt;Mortality/*trends&lt;/keyword&gt;&lt;keyword&gt;Northern Ireland/epidemiology&lt;/keyword&gt;&lt;keyword&gt;Proportional Hazards Models&lt;/keyword&gt;&lt;keyword&gt;Risk&lt;/keyword&gt;&lt;/keywords&gt;&lt;dates&gt;&lt;year&gt;2008&lt;/year&gt;&lt;pub-dates&gt;&lt;date&gt;Oct&lt;/date&gt;&lt;/pub-dates&gt;&lt;/dates&gt;&lt;isbn&gt;0277-9536 (Print)&amp;#xD;0277-9536&lt;/isbn&gt;&lt;accession-num&gt;18667262&lt;/accession-num&gt;&lt;urls&gt;&lt;/urls&gt;&lt;electronic-resource-num&gt;10.1016/j.socscimed.2008.06.025&lt;/electronic-resource-num&gt;&lt;remote-database-provider&gt;NLM&lt;/remote-database-provider&gt;&lt;language&gt;eng&lt;/language&gt;&lt;/record&gt;&lt;/Cite&gt;&lt;/EndNote&gt;</w:instrText>
      </w:r>
      <w:r w:rsidR="0002442D">
        <w:fldChar w:fldCharType="separate"/>
      </w:r>
      <w:r w:rsidR="00AB7EBE">
        <w:rPr>
          <w:noProof/>
        </w:rPr>
        <w:t>O'Reilly et al. (2008)</w:t>
      </w:r>
      <w:r w:rsidR="0002442D">
        <w:fldChar w:fldCharType="end"/>
      </w:r>
      <w:r>
        <w:t xml:space="preserve"> analysed registration data and data from the 2001 Northern Ireland Census on informal care provision alongside registration data on individuals’ mortality risk four years later. The study showed </w:t>
      </w:r>
      <w:r w:rsidR="00F627B9">
        <w:t xml:space="preserve">broadly </w:t>
      </w:r>
      <w:r>
        <w:t xml:space="preserve">that, although </w:t>
      </w:r>
      <w:r w:rsidR="00F627B9">
        <w:t xml:space="preserve">male and female </w:t>
      </w:r>
      <w:r>
        <w:t>caregivers had lower mortality than non-caregivers, nevertheless the mortality risk</w:t>
      </w:r>
      <w:r w:rsidR="00F627B9">
        <w:t xml:space="preserve"> increased among caregivers as the number of hours of care provision per week increased. However, there were key gender differences in this respect, even after controlling for age, general health status and other characteristics. For example, men providing 50 hours or more of care per week were 25% less likely than male non-caregivers, and women providing the same number of hours of care were 14% less likely than female non-caregivers, to die in the four subsequent years </w:t>
      </w:r>
      <w:r w:rsidR="00F627B9" w:rsidRPr="001C21E1">
        <w:t>(Ibid).</w:t>
      </w:r>
      <w:r w:rsidR="00F627B9">
        <w:t xml:space="preserve"> </w:t>
      </w:r>
      <w:r w:rsidR="00490FD2">
        <w:t>The gender differences in the health impact of m</w:t>
      </w:r>
      <w:r w:rsidR="00E323BC">
        <w:t xml:space="preserve">oving in and out of the caring role </w:t>
      </w:r>
      <w:r w:rsidR="00490FD2">
        <w:t>has been examined to a lesser extent</w:t>
      </w:r>
      <w:r w:rsidR="00FC5705">
        <w:t xml:space="preserve"> </w:t>
      </w:r>
      <w:r w:rsidR="00436E95">
        <w:fldChar w:fldCharType="begin"/>
      </w:r>
      <w:r w:rsidR="00AB7EBE">
        <w:instrText xml:space="preserve"> ADDIN EN.CITE &lt;EndNote&gt;&lt;Cite&gt;&lt;Author&gt;Ross&lt;/Author&gt;&lt;Year&gt;2008&lt;/Year&gt;&lt;RecNum&gt;2601&lt;/RecNum&gt;&lt;DisplayText&gt;(Ross et al. 2008)&lt;/DisplayText&gt;&lt;record&gt;&lt;rec-number&gt;2601&lt;/rec-number&gt;&lt;foreign-keys&gt;&lt;key app="EN" db-id="22fwtetzzsf2paewfaup2srbev0sx2sar5vd" timestamp="1543943268"&gt;2601&lt;/key&gt;&lt;/foreign-keys&gt;&lt;ref-type name="Journal Article"&gt;17&lt;/ref-type&gt;&lt;contributors&gt;&lt;authors&gt;&lt;author&gt;Ross, Andy&lt;/author&gt;&lt;author&gt;Lloyd, James&lt;/author&gt;&lt;author&gt;Weinhardt, Michael&lt;/author&gt;&lt;author&gt;Cheshire, Hayley&lt;/author&gt;&lt;/authors&gt;&lt;/contributors&gt;&lt;titles&gt;&lt;title&gt;Living and caring? An investigation of the experiences of older carers&lt;/title&gt;&lt;secondary-title&gt;International Longevity Centre, UK, London&lt;/secondary-title&gt;&lt;/titles&gt;&lt;periodical&gt;&lt;full-title&gt;International Longevity Centre, UK, London&lt;/full-title&gt;&lt;/periodical&gt;&lt;dates&gt;&lt;year&gt;2008&lt;/year&gt;&lt;/dates&gt;&lt;urls&gt;&lt;/urls&gt;&lt;/record&gt;&lt;/Cite&gt;&lt;/EndNote&gt;</w:instrText>
      </w:r>
      <w:r w:rsidR="00436E95">
        <w:fldChar w:fldCharType="separate"/>
      </w:r>
      <w:r w:rsidR="00AB7EBE">
        <w:rPr>
          <w:noProof/>
        </w:rPr>
        <w:t>(Ross et al. 2008)</w:t>
      </w:r>
      <w:r w:rsidR="00436E95">
        <w:fldChar w:fldCharType="end"/>
      </w:r>
      <w:r w:rsidR="00436E95">
        <w:t>.</w:t>
      </w:r>
      <w:r w:rsidR="00490FD2">
        <w:t xml:space="preserve"> For example, </w:t>
      </w:r>
      <w:r w:rsidR="00436E95">
        <w:fldChar w:fldCharType="begin"/>
      </w:r>
      <w:r w:rsidR="00AB7EBE">
        <w:instrText xml:space="preserve"> ADDIN EN.CITE &lt;EndNote&gt;&lt;Cite AuthorYear="1"&gt;&lt;Author&gt;Vlachantoni&lt;/Author&gt;&lt;Year&gt;2016&lt;/Year&gt;&lt;RecNum&gt;610&lt;/RecNum&gt;&lt;DisplayText&gt;Vlachantoni et al. (2016)&lt;/DisplayText&gt;&lt;record&gt;&lt;rec-number&gt;610&lt;/rec-number&gt;&lt;foreign-keys&gt;&lt;key app="EN" db-id="22fwtetzzsf2paewfaup2srbev0sx2sar5vd" timestamp="1503417088"&gt;610&lt;/key&gt;&lt;/foreign-keys&gt;&lt;ref-type name="Journal Article"&gt;17&lt;/ref-type&gt;&lt;contributors&gt;&lt;authors&gt;&lt;author&gt;Vlachantoni, A.&lt;/author&gt;&lt;author&gt;Robards, J.&lt;/author&gt;&lt;author&gt;Falkingham, J.&lt;/author&gt;&lt;author&gt;Evandrou, M.&lt;/author&gt;&lt;/authors&gt;&lt;/contributors&gt;&lt;titles&gt;&lt;title&gt;Trajectories of informal care and health&lt;/title&gt;&lt;secondary-title&gt;SSM - Population Health&lt;/secondary-title&gt;&lt;/titles&gt;&lt;periodical&gt;&lt;full-title&gt;SSM - Population Health&lt;/full-title&gt;&lt;/periodical&gt;&lt;pages&gt;495-501&lt;/pages&gt;&lt;volume&gt;2&lt;/volume&gt;&lt;keywords&gt;&lt;keyword&gt;Ageing&lt;/keyword&gt;&lt;keyword&gt;Health status&lt;/keyword&gt;&lt;keyword&gt;Informal caring&lt;/keyword&gt;&lt;keyword&gt;Social care&lt;/keyword&gt;&lt;keyword&gt;Living arrangements&lt;/keyword&gt;&lt;keyword&gt;Census&lt;/keyword&gt;&lt;/keywords&gt;&lt;dates&gt;&lt;year&gt;2016&lt;/year&gt;&lt;pub-dates&gt;&lt;date&gt;12//&lt;/date&gt;&lt;/pub-dates&gt;&lt;/dates&gt;&lt;isbn&gt;2352-8273&lt;/isbn&gt;&lt;urls&gt;&lt;related-urls&gt;&lt;url&gt;http://www.sciencedirect.com/science/article/pii/S2352827316300283&lt;/url&gt;&lt;/related-urls&gt;&lt;/urls&gt;&lt;electronic-resource-num&gt;http://dx.doi.org/10.1016/j.ssmph.2016.05.009&lt;/electronic-resource-num&gt;&lt;/record&gt;&lt;/Cite&gt;&lt;/EndNote&gt;</w:instrText>
      </w:r>
      <w:r w:rsidR="00436E95">
        <w:fldChar w:fldCharType="separate"/>
      </w:r>
      <w:r w:rsidR="00AB7EBE">
        <w:rPr>
          <w:noProof/>
        </w:rPr>
        <w:t>Vlachantoni et al. (2016)</w:t>
      </w:r>
      <w:r w:rsidR="00436E95">
        <w:fldChar w:fldCharType="end"/>
      </w:r>
      <w:r w:rsidR="00490FD2">
        <w:t xml:space="preserve"> analysed data from the UK’s Office for National Statistics Longitudinal Study linking 2001 and 2011, and showed that individuals who provided more than 20 hours of care per week in 2001 but were not caring in 2011 were more likely to report poor health than non-carers, while those who provided more than 20 hours of care per week in both 2001 and 2011 were one-third less likely to report poor health in 2011 compared to non-carers at both time points.</w:t>
      </w:r>
    </w:p>
    <w:p w14:paraId="72406C89" w14:textId="77777777" w:rsidR="00490FD2" w:rsidRDefault="00364611">
      <w:r>
        <w:t>The evidence on the impact of care provision on individuals’ economic activity status presents a more complex and gendered picture, with female carers typically faring worse in terms of their socio-economic status than male carers</w:t>
      </w:r>
      <w:r w:rsidR="00436E95">
        <w:t xml:space="preserve"> </w:t>
      </w:r>
      <w:r w:rsidR="00DD7708">
        <w:fldChar w:fldCharType="begin">
          <w:fldData xml:space="preserve">PEVuZE5vdGU+PENpdGU+PEF1dGhvcj5DYXJtaWNoYWVsPC9BdXRob3I+PFllYXI+MjAwMzwvWWVh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</w:fldData>
        </w:fldChar>
      </w:r>
      <w:r w:rsidR="00AB7EBE">
        <w:instrText xml:space="preserve"> ADDIN EN.CITE </w:instrText>
      </w:r>
      <w:r w:rsidR="00AB7EBE">
        <w:fldChar w:fldCharType="begin">
          <w:fldData xml:space="preserve">PEVuZE5vdGU+PENpdGU+PEF1dGhvcj5DYXJtaWNoYWVsPC9BdXRob3I+PFllYXI+MjAwMzwvWWVh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</w:fldData>
        </w:fldChar>
      </w:r>
      <w:r w:rsidR="00AB7EBE">
        <w:instrText xml:space="preserve"> ADDIN EN.CITE.DATA </w:instrText>
      </w:r>
      <w:r w:rsidR="00AB7EBE">
        <w:fldChar w:fldCharType="end"/>
      </w:r>
      <w:r w:rsidR="00DD7708">
        <w:fldChar w:fldCharType="separate"/>
      </w:r>
      <w:r w:rsidR="00AB7EBE">
        <w:rPr>
          <w:noProof/>
        </w:rPr>
        <w:t>(Carmichael and Charles 2003; Proulx and Le Bourdais 2014)</w:t>
      </w:r>
      <w:r w:rsidR="00DD7708">
        <w:fldChar w:fldCharType="end"/>
      </w:r>
      <w:r>
        <w:t xml:space="preserve">. </w:t>
      </w:r>
      <w:r w:rsidR="00C25236">
        <w:t xml:space="preserve">For example, using US data, </w:t>
      </w:r>
      <w:r w:rsidR="00DD7708">
        <w:t>Van Houtven and colleagues (2013</w:t>
      </w:r>
      <w:r w:rsidR="00C25236">
        <w:t>) found that women care providers who continued working decreased their employment by three to ten hours per week</w:t>
      </w:r>
      <w:r w:rsidR="00DD7708">
        <w:t xml:space="preserve"> </w:t>
      </w:r>
      <w:r w:rsidR="00DD7708">
        <w:fldChar w:fldCharType="begin"/>
      </w:r>
      <w:r w:rsidR="00AB7EBE">
        <w:instrText xml:space="preserve"> ADDIN EN.CITE &lt;EndNote&gt;&lt;Cite&gt;&lt;Author&gt;Van Houtven&lt;/Author&gt;&lt;Year&gt;2013&lt;/Year&gt;&lt;RecNum&gt;2604&lt;/RecNum&gt;&lt;DisplayText&gt;(Van Houtven et al. 2013)&lt;/DisplayText&gt;&lt;record&gt;&lt;rec-number&gt;2604&lt;/rec-number&gt;&lt;foreign-keys&gt;&lt;key app="EN" db-id="22fwtetzzsf2paewfaup2srbev0sx2sar5vd" timestamp="1543943722"&gt;2604&lt;/key&gt;&lt;/foreign-keys&gt;&lt;ref-type name="Journal Article"&gt;17&lt;/ref-type&gt;&lt;contributors&gt;&lt;authors&gt;&lt;author&gt;Van Houtven, C. H.&lt;/author&gt;&lt;author&gt;Coe, N. B.&lt;/author&gt;&lt;author&gt;Skira, M. M.&lt;/author&gt;&lt;/authors&gt;&lt;/contributors&gt;&lt;auth-address&gt;Durham Veterans Administration Medical Center, USA. courtney.vanhoutven@duke.edu&lt;/auth-address&gt;&lt;titles&gt;&lt;title&gt;The effect of informal care on work and wages&lt;/title&gt;&lt;secondary-title&gt;J Health Econ&lt;/secondary-title&gt;&lt;alt-title&gt;Journal of health economics&lt;/alt-title&gt;&lt;/titles&gt;&lt;alt-periodical&gt;&lt;full-title&gt;Journal of Health Economics&lt;/full-title&gt;&lt;/alt-periodical&gt;&lt;pages&gt;240-52&lt;/pages&gt;&lt;volume&gt;32&lt;/volume&gt;&lt;number&gt;1&lt;/number&gt;&lt;edition&gt;2012/12/12&lt;/edition&gt;&lt;keywords&gt;&lt;keyword&gt;Caregivers/economics/statistics &amp;amp; numerical data&lt;/keyword&gt;&lt;keyword&gt;Employment/economics/*statistics &amp;amp; numerical data&lt;/keyword&gt;&lt;keyword&gt;Female&lt;/keyword&gt;&lt;keyword&gt;Home Nursing/economics/*statistics &amp;amp; numerical data&lt;/keyword&gt;&lt;keyword&gt;Humans&lt;/keyword&gt;&lt;keyword&gt;Male&lt;/keyword&gt;&lt;keyword&gt;Middle Aged&lt;/keyword&gt;&lt;keyword&gt;Models, Theoretical&lt;/keyword&gt;&lt;keyword&gt;Salaries and Fringe Benefits/economics/*statistics &amp;amp; numerical data&lt;/keyword&gt;&lt;keyword&gt;Sex Factors&lt;/keyword&gt;&lt;keyword&gt;United States&lt;/keyword&gt;&lt;/keywords&gt;&lt;dates&gt;&lt;year&gt;2013&lt;/year&gt;&lt;pub-dates&gt;&lt;date&gt;Jan&lt;/date&gt;&lt;/pub-dates&gt;&lt;/dates&gt;&lt;isbn&gt;0167-6296&lt;/isbn&gt;&lt;accession-num&gt;23220459&lt;/accession-num&gt;&lt;urls&gt;&lt;/urls&gt;&lt;electronic-resource-num&gt;10.1016/j.jhealeco.2012.10.006&lt;/electronic-resource-num&gt;&lt;remote-database-provider&gt;NLM&lt;/remote-database-provider&gt;&lt;language&gt;eng&lt;/language&gt;&lt;/record&gt;&lt;/Cite&gt;&lt;/EndNote&gt;</w:instrText>
      </w:r>
      <w:r w:rsidR="00DD7708">
        <w:fldChar w:fldCharType="separate"/>
      </w:r>
      <w:r w:rsidR="00AB7EBE">
        <w:rPr>
          <w:noProof/>
        </w:rPr>
        <w:t>(Van Houtven et al. 2013)</w:t>
      </w:r>
      <w:r w:rsidR="00DD7708">
        <w:fldChar w:fldCharType="end"/>
      </w:r>
      <w:r w:rsidR="00C25236">
        <w:t xml:space="preserve">. Similar results have been found in the British context. </w:t>
      </w:r>
      <w:r>
        <w:t xml:space="preserve">For example, </w:t>
      </w:r>
      <w:r w:rsidR="00436E95">
        <w:fldChar w:fldCharType="begin"/>
      </w:r>
      <w:r w:rsidR="00AB7EBE">
        <w:instrText xml:space="preserve"> ADDIN EN.CITE &lt;EndNote&gt;&lt;Cite AuthorYear="1"&gt;&lt;Author&gt;Gomez-Leon&lt;/Author&gt;&lt;Year&gt;2017&lt;/Year&gt;&lt;RecNum&gt;987&lt;/RecNum&gt;&lt;DisplayText&gt;Gomez-Leon et al. (2017)&lt;/DisplayText&gt;&lt;record&gt;&lt;rec-number&gt;987&lt;/rec-number&gt;&lt;foreign-keys&gt;&lt;key app="EN" db-id="22fwtetzzsf2paewfaup2srbev0sx2sar5vd" timestamp="1536239218"&gt;987&lt;/key&gt;&lt;/foreign-keys&gt;&lt;ref-type name="Journal Article"&gt;17&lt;/ref-type&gt;&lt;contributors&gt;&lt;authors&gt;&lt;author&gt;Gomez-Leon, Madelin&lt;/author&gt;&lt;author&gt;Evandrou, Maria&lt;/author&gt;&lt;author&gt;Falkingham, Jane&lt;/author&gt;&lt;author&gt;Vlachantoni, Athina&lt;/author&gt;&lt;/authors&gt;&lt;/contributors&gt;&lt;titles&gt;&lt;title&gt;The dynamics of social care and employment in mid-life&lt;/title&gt;&lt;secondary-title&gt;Ageing and Society&lt;/secondary-title&gt;&lt;/titles&gt;&lt;periodical&gt;&lt;full-title&gt;Ageing and Society&lt;/full-title&gt;&lt;/periodical&gt;&lt;pages&gt;1-28&lt;/pages&gt;&lt;edition&gt;09/20&lt;/edition&gt;&lt;keywords&gt;&lt;keyword&gt;informal care&lt;/keyword&gt;&lt;keyword&gt;parental care&lt;/keyword&gt;&lt;keyword&gt;labour force participation&lt;/keyword&gt;&lt;keyword&gt;National Child Development Study&lt;/keyword&gt;&lt;keyword&gt;cohort study&lt;/keyword&gt;&lt;/keywords&gt;&lt;dates&gt;&lt;year&gt;2017&lt;/year&gt;&lt;/dates&gt;&lt;publisher&gt;Cambridge University Press&lt;/publisher&gt;&lt;isbn&gt;0144-686X&lt;/isbn&gt;&lt;urls&gt;&lt;related-urls&gt;&lt;url&gt;https://www.cambridge.org/core/article/dynamics-of-social-care-and-employment-in-midlife/82EE647DEC63EFAB92EB3C69CEEE8F13&lt;/url&gt;&lt;/related-urls&gt;&lt;/urls&gt;&lt;electronic-resource-num&gt;10.1017/S0144686X17000964&lt;/electronic-resource-num&gt;&lt;remote-database-name&gt;Cambridge Core&lt;/remote-database-name&gt;&lt;remote-database-provider&gt;Cambridge University Press&lt;/remote-database-provider&gt;&lt;/record&gt;&lt;/Cite&gt;&lt;/EndNote&gt;</w:instrText>
      </w:r>
      <w:r w:rsidR="00436E95">
        <w:fldChar w:fldCharType="separate"/>
      </w:r>
      <w:r w:rsidR="00AB7EBE">
        <w:rPr>
          <w:noProof/>
        </w:rPr>
        <w:t>Gomez-Leon et al. (2017)</w:t>
      </w:r>
      <w:r w:rsidR="00436E95">
        <w:fldChar w:fldCharType="end"/>
      </w:r>
      <w:r>
        <w:t xml:space="preserve"> analysed data from the National Child Development Study (1958 birth cohort) to examine among carers </w:t>
      </w:r>
      <w:r w:rsidRPr="00364611">
        <w:t>(a) the likelihood of exiting the labour force versus continuing work, and (b) amongst those continuing in work, the likelihood of reducing</w:t>
      </w:r>
      <w:r>
        <w:t xml:space="preserve"> their</w:t>
      </w:r>
      <w:r w:rsidRPr="00364611">
        <w:t xml:space="preserve"> hours of employment. </w:t>
      </w:r>
      <w:r>
        <w:t>This research found that</w:t>
      </w:r>
      <w:r w:rsidRPr="00364611">
        <w:t xml:space="preserve"> providing care for more personal tasks, and for a higher number of hours, are associated with exiting employment for both men and women carers</w:t>
      </w:r>
      <w:r>
        <w:t xml:space="preserve">, however </w:t>
      </w:r>
      <w:r w:rsidRPr="00364611">
        <w:t xml:space="preserve">the negative impact of more intense care-giving on reducing </w:t>
      </w:r>
      <w:r>
        <w:t xml:space="preserve">one’s </w:t>
      </w:r>
      <w:r w:rsidRPr="00364611">
        <w:t>working hours was significant only for men</w:t>
      </w:r>
      <w:r>
        <w:t xml:space="preserve">, which the authors </w:t>
      </w:r>
      <w:r w:rsidRPr="00364611">
        <w:t>suggest</w:t>
      </w:r>
      <w:r>
        <w:t>ed</w:t>
      </w:r>
      <w:r w:rsidRPr="00364611">
        <w:t xml:space="preserve"> that</w:t>
      </w:r>
      <w:r>
        <w:t xml:space="preserve"> it meant that</w:t>
      </w:r>
      <w:r w:rsidRPr="00364611">
        <w:t xml:space="preserve"> women may juggle intensive care commitments alongside </w:t>
      </w:r>
      <w:r>
        <w:t xml:space="preserve">their </w:t>
      </w:r>
      <w:r w:rsidRPr="00364611">
        <w:t>work or leave work altogether.</w:t>
      </w:r>
    </w:p>
    <w:p w14:paraId="2C90C386" w14:textId="77777777" w:rsidR="00804D2A" w:rsidRPr="00804D2A" w:rsidRDefault="00804D2A">
      <w:pPr>
        <w:rPr>
          <w:b/>
        </w:rPr>
      </w:pPr>
      <w:r w:rsidRPr="00804D2A">
        <w:rPr>
          <w:b/>
        </w:rPr>
        <w:t>Future Directions of Research</w:t>
      </w:r>
    </w:p>
    <w:p w14:paraId="48A9B9FB" w14:textId="77777777" w:rsidR="002747BA" w:rsidRDefault="001D4C92">
      <w:r>
        <w:lastRenderedPageBreak/>
        <w:t xml:space="preserve">Existing research into gender differences in patterns and dynamics of care provision has gone a long way towards improving our understanding of an activity which is becoming increasingly important from a social policy perspective in the context of population ageing. From a gender perspective, there are at least </w:t>
      </w:r>
      <w:r w:rsidR="00BE7F01">
        <w:t>three</w:t>
      </w:r>
      <w:r>
        <w:t xml:space="preserve"> areas which could guide future research endeavours. Firstly, the vast majority of surveys incorporating questions on informal care provision use the indicator of hours of care provided per week in order to measure the intensity of care provision</w:t>
      </w:r>
      <w:r w:rsidR="00886422">
        <w:t xml:space="preserve"> </w:t>
      </w:r>
      <w:r w:rsidR="00DD7708">
        <w:fldChar w:fldCharType="begin">
          <w:fldData xml:space="preserve">PEVuZE5vdGU+PENpdGU+PEF1dGhvcj5SYW1zYXk8L0F1dGhvcj48WWVhcj4yMDEzPC9ZZWFyPjxS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</w:fldData>
        </w:fldChar>
      </w:r>
      <w:r w:rsidR="00AB7EBE">
        <w:instrText xml:space="preserve"> ADDIN EN.CITE </w:instrText>
      </w:r>
      <w:r w:rsidR="00AB7EBE">
        <w:fldChar w:fldCharType="begin">
          <w:fldData xml:space="preserve">PEVuZE5vdGU+PENpdGU+PEF1dGhvcj5SYW1zYXk8L0F1dGhvcj48WWVhcj4yMDEzPC9ZZWFyPjxS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</w:fldData>
        </w:fldChar>
      </w:r>
      <w:r w:rsidR="00AB7EBE">
        <w:instrText xml:space="preserve"> ADDIN EN.CITE.DATA </w:instrText>
      </w:r>
      <w:r w:rsidR="00AB7EBE">
        <w:fldChar w:fldCharType="end"/>
      </w:r>
      <w:r w:rsidR="00DD7708">
        <w:fldChar w:fldCharType="separate"/>
      </w:r>
      <w:r w:rsidR="00AB7EBE">
        <w:rPr>
          <w:noProof/>
        </w:rPr>
        <w:t>(Carmichael and Ercolani 2016; Ramsay et al. 2013)</w:t>
      </w:r>
      <w:r w:rsidR="00DD7708">
        <w:fldChar w:fldCharType="end"/>
      </w:r>
      <w:r>
        <w:t xml:space="preserve">. However, a more widespread use of time use indicators on the part of informal carers, which can spread over a number of days within each week, would help provide a more detailed picture of male and female carers’ time commitment, as well as their perceptions of activities which can or cannot be defined as informal care provision. A second area of future research could focus on the </w:t>
      </w:r>
      <w:r w:rsidR="00886422">
        <w:t xml:space="preserve">under-researched </w:t>
      </w:r>
      <w:r>
        <w:t>gender differences within the so-called ‘care dyads’ that is the examination of gender differences among both carers and the care recipients</w:t>
      </w:r>
      <w:r w:rsidR="00DD7708">
        <w:t xml:space="preserve"> </w:t>
      </w:r>
      <w:r w:rsidR="00DD7708">
        <w:fldChar w:fldCharType="begin"/>
      </w:r>
      <w:r w:rsidR="00AB7EBE">
        <w:instrText xml:space="preserve"> ADDIN EN.CITE &lt;EndNote&gt;&lt;Cite&gt;&lt;Author&gt;Rutherford&lt;/Author&gt;&lt;Year&gt;2017&lt;/Year&gt;&lt;RecNum&gt;994&lt;/RecNum&gt;&lt;DisplayText&gt;(Rutherford and Bu 2017)&lt;/DisplayText&gt;&lt;record&gt;&lt;rec-number&gt;994&lt;/rec-number&gt;&lt;foreign-keys&gt;&lt;key app="EN" db-id="22fwtetzzsf2paewfaup2srbev0sx2sar5vd" timestamp="1536242785"&gt;994&lt;/key&gt;&lt;/foreign-keys&gt;&lt;ref-type name="Journal Article"&gt;17&lt;/ref-type&gt;&lt;contributors&gt;&lt;authors&gt;&lt;author&gt;Rutherford, Alasdair C.&lt;/author&gt;&lt;author&gt;Bu, Feifei&lt;/author&gt;&lt;/authors&gt;&lt;/contributors&gt;&lt;titles&gt;&lt;title&gt;Issues with the measurement of informal care in social surveys: evidence from the English Longitudinal Study of Ageing&lt;/title&gt;&lt;secondary-title&gt;Ageing and Society&lt;/secondary-title&gt;&lt;/titles&gt;&lt;periodical&gt;&lt;full-title&gt;Ageing and Society&lt;/full-title&gt;&lt;/periodical&gt;&lt;pages&gt;1-19&lt;/pages&gt;&lt;edition&gt;09/11&lt;/edition&gt;&lt;keywords&gt;&lt;keyword&gt;ageing&lt;/keyword&gt;&lt;keyword&gt;informal care&lt;/keyword&gt;&lt;keyword&gt;measurement&lt;/keyword&gt;&lt;keyword&gt;variable operationalisation&lt;/keyword&gt;&lt;keyword&gt;social care&lt;/keyword&gt;&lt;/keywords&gt;&lt;dates&gt;&lt;year&gt;2017&lt;/year&gt;&lt;/dates&gt;&lt;publisher&gt;Cambridge University Press&lt;/publisher&gt;&lt;isbn&gt;0144-686X&lt;/isbn&gt;&lt;urls&gt;&lt;related-urls&gt;&lt;url&gt;https://www.cambridge.org/core/article/issues-with-the-measurement-of-informal-care-in-social-surveys-evidence-from-the-english-longitudinal-study-of-ageing/E5368CD7545A669CCB40810ED1306467&lt;/url&gt;&lt;/related-urls&gt;&lt;/urls&gt;&lt;electronic-resource-num&gt;10.1017/S0144686X17000757&lt;/electronic-resource-num&gt;&lt;remote-database-name&gt;Cambridge Core&lt;/remote-database-name&gt;&lt;remote-database-provider&gt;Cambridge University Press&lt;/remote-database-provider&gt;&lt;/record&gt;&lt;/Cite&gt;&lt;/EndNote&gt;</w:instrText>
      </w:r>
      <w:r w:rsidR="00DD7708">
        <w:fldChar w:fldCharType="separate"/>
      </w:r>
      <w:r w:rsidR="00AB7EBE">
        <w:rPr>
          <w:noProof/>
        </w:rPr>
        <w:t>(Rutherford and Bu 2017)</w:t>
      </w:r>
      <w:r w:rsidR="00DD7708">
        <w:fldChar w:fldCharType="end"/>
      </w:r>
      <w:r>
        <w:t xml:space="preserve">. Such research could contribute to a more nuanced understanding of </w:t>
      </w:r>
      <w:r w:rsidR="00BE7F01">
        <w:t xml:space="preserve">cultural differences and perceptions of filial obligation in terms of informal care provision, as well as the </w:t>
      </w:r>
      <w:r w:rsidR="00BE7F01" w:rsidRPr="00505F5B">
        <w:rPr>
          <w:rFonts w:cstheme="minorHAnsi"/>
        </w:rPr>
        <w:t>preferences of care recipients. A final research direction could explore conceptualisations of male carers globally, aiming to unravel instances of ‘hidden carers’, particularly in country contexts where informal care provision has been synonymous with women carers</w:t>
      </w:r>
      <w:r w:rsidR="00DD7708">
        <w:rPr>
          <w:rFonts w:cstheme="minorHAnsi"/>
        </w:rPr>
        <w:t xml:space="preserve"> </w:t>
      </w:r>
      <w:r w:rsidR="00DD7708">
        <w:rPr>
          <w:rFonts w:cstheme="minorHAnsi"/>
        </w:rPr>
        <w:fldChar w:fldCharType="begin">
          <w:fldData xml:space="preserve">PEVuZE5vdGU+PENpdGU+PEF1dGhvcj5IdWdoZXM8L0F1dGhvcj48WWVhcj4yMDE3PC9ZZWFyPjxS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</w:fldData>
        </w:fldChar>
      </w:r>
      <w:r w:rsidR="00AB7EBE">
        <w:rPr>
          <w:rFonts w:cstheme="minorHAnsi"/>
        </w:rPr>
        <w:instrText xml:space="preserve"> ADDIN EN.CITE </w:instrText>
      </w:r>
      <w:r w:rsidR="00AB7EBE">
        <w:rPr>
          <w:rFonts w:cstheme="minorHAnsi"/>
        </w:rPr>
        <w:fldChar w:fldCharType="begin">
          <w:fldData xml:space="preserve">PEVuZE5vdGU+PENpdGU+PEF1dGhvcj5IdWdoZXM8L0F1dGhvcj48WWVhcj4yMDE3PC9ZZWFyPjxS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</w:fldData>
        </w:fldChar>
      </w:r>
      <w:r w:rsidR="00AB7EBE">
        <w:rPr>
          <w:rFonts w:cstheme="minorHAnsi"/>
        </w:rPr>
        <w:instrText xml:space="preserve"> ADDIN EN.CITE.DATA </w:instrText>
      </w:r>
      <w:r w:rsidR="00AB7EBE">
        <w:rPr>
          <w:rFonts w:cstheme="minorHAnsi"/>
        </w:rPr>
      </w:r>
      <w:r w:rsidR="00AB7EBE">
        <w:rPr>
          <w:rFonts w:cstheme="minorHAnsi"/>
        </w:rPr>
        <w:fldChar w:fldCharType="end"/>
      </w:r>
      <w:r w:rsidR="00DD7708">
        <w:rPr>
          <w:rFonts w:cstheme="minorHAnsi"/>
        </w:rPr>
      </w:r>
      <w:r w:rsidR="00DD7708">
        <w:rPr>
          <w:rFonts w:cstheme="minorHAnsi"/>
        </w:rPr>
        <w:fldChar w:fldCharType="separate"/>
      </w:r>
      <w:r w:rsidR="00AB7EBE">
        <w:rPr>
          <w:rFonts w:cstheme="minorHAnsi"/>
          <w:noProof/>
        </w:rPr>
        <w:t>(Hughes et al. 2017; Knowles et al. 2015)</w:t>
      </w:r>
      <w:r w:rsidR="00DD7708">
        <w:rPr>
          <w:rFonts w:cstheme="minorHAnsi"/>
        </w:rPr>
        <w:fldChar w:fldCharType="end"/>
      </w:r>
      <w:r w:rsidR="00BE7F01" w:rsidRPr="00505F5B">
        <w:rPr>
          <w:rFonts w:cstheme="minorHAnsi"/>
        </w:rPr>
        <w:t>.</w:t>
      </w:r>
    </w:p>
    <w:p w14:paraId="3250A4E8" w14:textId="77777777" w:rsidR="00804D2A" w:rsidRPr="00804D2A" w:rsidRDefault="00804D2A">
      <w:pPr>
        <w:rPr>
          <w:b/>
        </w:rPr>
      </w:pPr>
      <w:r w:rsidRPr="00804D2A">
        <w:rPr>
          <w:b/>
        </w:rPr>
        <w:t>Summary</w:t>
      </w:r>
    </w:p>
    <w:p w14:paraId="5AD32023" w14:textId="77777777" w:rsidR="002747BA" w:rsidRDefault="000F21BF">
      <w:r>
        <w:t>Although informal care provision is an activity which is becoming increasingly common for men and women alike, nevertheless the vast majority of literature in this area has emphasised women’s caring roles across the life course. However, men are more likely than women to provide informal care in older ages, and also to provide more intense care, largely to their greater likelihood of being spousal carers. The cross-sectional literature highlights important gender differentials in the caring activity, with women being more likely to provide care across most of the life course (except in older ages), and being more likely to provide personal care and to more than one care recipient. An emerging strand of cross-sectional research relates to the gender</w:t>
      </w:r>
      <w:r w:rsidR="008A6D36">
        <w:t xml:space="preserve"> of both the care provider and the care recipient, and the extent to which sons/ daughters are expected to provide care to their fathers/ mothers respectively in particular country contexts. The longitudinal evidence on the other hand has highlighted the importance of examining the characteristics of care provision (e.g. relationship to care recipient, intensity of care provided) when exploring care provision over time. Notwithstanding such distinctions, this body of work shows that the provision of informal care does not necessarily result in poor health on the part of the carer; nevertheless it does appear to result in more adverse effects for women’s economic activity and socio-economic status compared to men’s. Future research examining the provision of informal care in greater detail, by both men and women, can contribute to our better understanding of how the needs of care recipients can be met in the future, and what the role for formal systems of social care is.</w:t>
      </w:r>
    </w:p>
    <w:p w14:paraId="7084BFF8" w14:textId="77777777" w:rsidR="000A6547" w:rsidRDefault="0016396F">
      <w:r>
        <w:t>Cross-references</w:t>
      </w:r>
      <w:bookmarkStart w:id="0" w:name="_GoBack"/>
      <w:bookmarkEnd w:id="0"/>
      <w:r>
        <w:t xml:space="preserve">: </w:t>
      </w:r>
    </w:p>
    <w:p w14:paraId="2FC58475" w14:textId="77777777" w:rsidR="0016396F" w:rsidRDefault="0016396F"/>
    <w:p w14:paraId="47773D9E" w14:textId="77777777" w:rsidR="00804D2A" w:rsidRPr="00804D2A" w:rsidRDefault="00804D2A">
      <w:pPr>
        <w:rPr>
          <w:b/>
        </w:rPr>
      </w:pPr>
      <w:r w:rsidRPr="00804D2A">
        <w:rPr>
          <w:b/>
        </w:rPr>
        <w:t>References</w:t>
      </w:r>
    </w:p>
    <w:p w14:paraId="4483AA51" w14:textId="77777777" w:rsidR="006421D6" w:rsidRPr="006421D6" w:rsidRDefault="0002442D" w:rsidP="006421D6">
      <w:pPr>
        <w:pStyle w:val="EndNoteBibliography"/>
        <w:spacing w:after="240"/>
        <w:ind w:left="720" w:hanging="720"/>
      </w:pPr>
      <w:r>
        <w:fldChar w:fldCharType="begin"/>
      </w:r>
      <w:r>
        <w:instrText xml:space="preserve"> ADDIN EN.REFLIST </w:instrText>
      </w:r>
      <w:r>
        <w:fldChar w:fldCharType="separate"/>
      </w:r>
      <w:r w:rsidR="006421D6" w:rsidRPr="006421D6">
        <w:t>Arber S, Ginn J (1995)</w:t>
      </w:r>
      <w:r w:rsidR="0016396F">
        <w:t>.</w:t>
      </w:r>
      <w:r w:rsidR="006421D6" w:rsidRPr="006421D6">
        <w:t xml:space="preserve"> Gender differences in informal caring</w:t>
      </w:r>
      <w:r w:rsidR="0016396F">
        <w:t>.</w:t>
      </w:r>
      <w:r w:rsidR="006421D6" w:rsidRPr="006421D6">
        <w:t xml:space="preserve"> Health &amp; Social Care in the Community 3:19-31 doi:10.1111/j.1365-2524.1995.tb00003.x</w:t>
      </w:r>
    </w:p>
    <w:p w14:paraId="0A29D00D" w14:textId="6B336D7B" w:rsidR="006421D6" w:rsidRPr="006421D6" w:rsidRDefault="006421D6" w:rsidP="006421D6">
      <w:pPr>
        <w:pStyle w:val="EndNoteBibliography"/>
        <w:spacing w:after="240"/>
        <w:ind w:left="720" w:hanging="720"/>
      </w:pPr>
      <w:r w:rsidRPr="006421D6">
        <w:t>Barnett AE (2013)</w:t>
      </w:r>
      <w:r w:rsidR="003800E1">
        <w:t>.</w:t>
      </w:r>
      <w:r w:rsidRPr="006421D6">
        <w:t xml:space="preserve"> Pathways of Adult Children Providing Care to Older Parents Journal of Marriage and Family 75:178-190 doi:10.1111/j.1741-3737.2012.01022.x</w:t>
      </w:r>
    </w:p>
    <w:p w14:paraId="011F4869" w14:textId="0FCE2AE5" w:rsidR="006421D6" w:rsidRPr="006421D6" w:rsidRDefault="006421D6" w:rsidP="006421D6">
      <w:pPr>
        <w:pStyle w:val="EndNoteBibliography"/>
        <w:spacing w:after="240"/>
        <w:ind w:left="720" w:hanging="720"/>
      </w:pPr>
      <w:r w:rsidRPr="006421D6">
        <w:lastRenderedPageBreak/>
        <w:t>Brown SL, Nesse RM, Vinokur AD, Smith DM (2003)</w:t>
      </w:r>
      <w:r w:rsidR="003800E1">
        <w:t>.</w:t>
      </w:r>
      <w:r w:rsidRPr="006421D6">
        <w:t xml:space="preserve"> Providing social support may be more beneficial than receiving it: Results from a prospective study of mortality Psychological Science 14:320-327 doi:10.1111/1467-9280.14461</w:t>
      </w:r>
    </w:p>
    <w:p w14:paraId="282994C6" w14:textId="32FE163F" w:rsidR="006421D6" w:rsidRPr="006421D6" w:rsidRDefault="006421D6" w:rsidP="006421D6">
      <w:pPr>
        <w:pStyle w:val="EndNoteBibliography"/>
        <w:spacing w:after="240"/>
        <w:ind w:left="720" w:hanging="720"/>
      </w:pPr>
      <w:r w:rsidRPr="006421D6">
        <w:t>Carmichael F, Charles S (2003)</w:t>
      </w:r>
      <w:r w:rsidR="003800E1">
        <w:t>.</w:t>
      </w:r>
      <w:r w:rsidRPr="006421D6">
        <w:t xml:space="preserve"> The opportunity costs of informal care: does gender matter? J Health Econ 22:781-803 doi:10.1016/s0167-6296(03)00044-4</w:t>
      </w:r>
    </w:p>
    <w:p w14:paraId="5E3D4559" w14:textId="3E27DF6B" w:rsidR="006421D6" w:rsidRPr="006421D6" w:rsidRDefault="006421D6" w:rsidP="006421D6">
      <w:pPr>
        <w:pStyle w:val="EndNoteBibliography"/>
        <w:spacing w:after="240"/>
        <w:ind w:left="720" w:hanging="720"/>
      </w:pPr>
      <w:r w:rsidRPr="006421D6">
        <w:t>Carmichael F, Ercolani MG (2016)</w:t>
      </w:r>
      <w:r w:rsidR="003800E1">
        <w:t>.</w:t>
      </w:r>
      <w:r w:rsidRPr="006421D6">
        <w:t xml:space="preserve"> Unpaid caregiving and paid work over life-courses: Different pathways, diverging outcomes Social Science &amp; Medicine 156:1-11 doi:10.1016/j.socscimed.2016.03.020</w:t>
      </w:r>
    </w:p>
    <w:p w14:paraId="6F9A4F5E" w14:textId="492F72D1" w:rsidR="006421D6" w:rsidRPr="006421D6" w:rsidRDefault="006421D6" w:rsidP="006421D6">
      <w:pPr>
        <w:pStyle w:val="EndNoteBibliography"/>
        <w:spacing w:after="240"/>
        <w:ind w:left="720" w:hanging="720"/>
      </w:pPr>
      <w:r w:rsidRPr="006421D6">
        <w:t>Del Bono E, Sala E, Hancock R (2009)</w:t>
      </w:r>
      <w:r w:rsidR="003800E1">
        <w:t>.</w:t>
      </w:r>
      <w:r w:rsidRPr="006421D6">
        <w:t xml:space="preserve"> Older carers in the UK: are there really gender differences? New analysis of the Individual Sample of Anonymised Records from the 2001 UK Census Health &amp; social care in the community 17:267-273</w:t>
      </w:r>
    </w:p>
    <w:p w14:paraId="0DE3BE31" w14:textId="07C8D45B" w:rsidR="006421D6" w:rsidRPr="006421D6" w:rsidRDefault="006421D6" w:rsidP="006421D6">
      <w:pPr>
        <w:pStyle w:val="EndNoteBibliography"/>
        <w:spacing w:after="240"/>
        <w:ind w:left="720" w:hanging="720"/>
      </w:pPr>
      <w:r w:rsidRPr="006421D6">
        <w:t>Eurocarers (2017)</w:t>
      </w:r>
      <w:r w:rsidR="003800E1">
        <w:t>.</w:t>
      </w:r>
      <w:r w:rsidRPr="006421D6">
        <w:t xml:space="preserve"> The gender dimension of informal care - 2017. Eurocarers. </w:t>
      </w:r>
      <w:hyperlink r:id="rId8" w:history="1">
        <w:r w:rsidRPr="006421D6">
          <w:rPr>
            <w:rStyle w:val="Hyperlink"/>
          </w:rPr>
          <w:t>https://eurocarers.org/userfiles/files/The%20gender%20dimension%20of%20informal%20care.pdf</w:t>
        </w:r>
      </w:hyperlink>
      <w:r w:rsidRPr="006421D6">
        <w:t xml:space="preserve">. Accessed </w:t>
      </w:r>
      <w:r w:rsidR="0016396F">
        <w:t xml:space="preserve">on </w:t>
      </w:r>
      <w:r w:rsidRPr="006421D6">
        <w:t>26.09.2018</w:t>
      </w:r>
    </w:p>
    <w:p w14:paraId="750406C9" w14:textId="4BA2F8CC" w:rsidR="006421D6" w:rsidRPr="006421D6" w:rsidRDefault="006421D6" w:rsidP="006421D6">
      <w:pPr>
        <w:pStyle w:val="EndNoteBibliography"/>
        <w:spacing w:after="240"/>
        <w:ind w:left="720" w:hanging="720"/>
      </w:pPr>
      <w:r w:rsidRPr="006421D6">
        <w:t>Feld S, Dunkle RE, Schroepfer T, Shen H-W (2010)</w:t>
      </w:r>
      <w:r w:rsidR="003800E1">
        <w:t>.</w:t>
      </w:r>
      <w:r w:rsidRPr="006421D6">
        <w:t xml:space="preserve"> Does Gender Moderate Factors Associated with Whether Spouses Are the Sole Providers of IADL Care to Their Partners? Research on aging 32:499-526 doi:10.1177/0164027510361461</w:t>
      </w:r>
    </w:p>
    <w:p w14:paraId="36853492" w14:textId="6AB56682" w:rsidR="006421D6" w:rsidRPr="006421D6" w:rsidRDefault="006421D6" w:rsidP="006421D6">
      <w:pPr>
        <w:pStyle w:val="EndNoteBibliography"/>
        <w:spacing w:after="240"/>
        <w:ind w:left="720" w:hanging="720"/>
      </w:pPr>
      <w:r w:rsidRPr="006421D6">
        <w:t>Fredman L, Cauley JA, Hochberg M, Ensrud KE, Doros G (2010)</w:t>
      </w:r>
      <w:r w:rsidR="003800E1">
        <w:t>.</w:t>
      </w:r>
      <w:r w:rsidRPr="006421D6">
        <w:t xml:space="preserve"> Mortality Associated with Caregiving, General Stress, and Caregiving-Related Stress in Elderly Women: Results of Caregiver-Study of Osteoporotic Fractures Journal of the American Geriatrics Society 58:937-943 doi:10.1111/j.1532-5415.2010.02808.x</w:t>
      </w:r>
    </w:p>
    <w:p w14:paraId="2F3EA014" w14:textId="35C642AD" w:rsidR="006421D6" w:rsidRPr="006421D6" w:rsidRDefault="006421D6" w:rsidP="006421D6">
      <w:pPr>
        <w:pStyle w:val="EndNoteBibliography"/>
        <w:spacing w:after="240"/>
        <w:ind w:left="720" w:hanging="720"/>
      </w:pPr>
      <w:r w:rsidRPr="006421D6">
        <w:t>Glauber R (2016)</w:t>
      </w:r>
      <w:r w:rsidR="003800E1">
        <w:t>.</w:t>
      </w:r>
      <w:r w:rsidRPr="006421D6">
        <w:t xml:space="preserve"> Gender Differences in Spousal Care Across the Later Life Course Research on aging:1-26</w:t>
      </w:r>
    </w:p>
    <w:p w14:paraId="108FED58" w14:textId="4D46CD52" w:rsidR="006421D6" w:rsidRPr="006421D6" w:rsidRDefault="006421D6" w:rsidP="006421D6">
      <w:pPr>
        <w:pStyle w:val="EndNoteBibliography"/>
        <w:spacing w:after="240"/>
        <w:ind w:left="720" w:hanging="720"/>
      </w:pPr>
      <w:r w:rsidRPr="006421D6">
        <w:t>Gomez-Leon M, Evandrou M, Falkingham J, Vlachantoni A (2017)</w:t>
      </w:r>
      <w:r w:rsidR="003800E1">
        <w:t>.</w:t>
      </w:r>
      <w:r w:rsidRPr="006421D6">
        <w:t xml:space="preserve"> The dynamics of social care and employment in mid-life Ageing and Society:1-28 doi:10.1017/S0144686X17000964</w:t>
      </w:r>
    </w:p>
    <w:p w14:paraId="7C9106C8" w14:textId="5C67E724" w:rsidR="006421D6" w:rsidRPr="006421D6" w:rsidRDefault="006421D6" w:rsidP="006421D6">
      <w:pPr>
        <w:pStyle w:val="EndNoteBibliography"/>
        <w:spacing w:after="240"/>
        <w:ind w:left="720" w:hanging="720"/>
      </w:pPr>
      <w:r w:rsidRPr="006421D6">
        <w:t>Greenwood N, Smith R (2015)</w:t>
      </w:r>
      <w:r w:rsidR="003800E1">
        <w:t>.</w:t>
      </w:r>
      <w:r w:rsidRPr="006421D6">
        <w:t xml:space="preserve"> Barriers and facilitators for male carers in accessing formal and informal support: A systematic review Maturitas 82:162-169 doi:10.1016/j.maturitas.2015.07.013</w:t>
      </w:r>
    </w:p>
    <w:p w14:paraId="62BE213D" w14:textId="030282F6" w:rsidR="006421D6" w:rsidRPr="006421D6" w:rsidRDefault="006421D6" w:rsidP="006421D6">
      <w:pPr>
        <w:pStyle w:val="EndNoteBibliography"/>
        <w:spacing w:after="240"/>
        <w:ind w:left="720" w:hanging="720"/>
      </w:pPr>
      <w:r w:rsidRPr="006421D6">
        <w:t>Grigoryeva A (2017)</w:t>
      </w:r>
      <w:r w:rsidR="003800E1">
        <w:t>.</w:t>
      </w:r>
      <w:r w:rsidRPr="006421D6">
        <w:t xml:space="preserve"> Own Gender, Sibling’s Gender, Parent’s Gender: The Division of Elderly Parent Care among Adult Children American Sociological Review 82:116-146 doi:10.1177/0003122416686521</w:t>
      </w:r>
    </w:p>
    <w:p w14:paraId="330E014B" w14:textId="4D2428AC" w:rsidR="006421D6" w:rsidRPr="006421D6" w:rsidRDefault="006421D6" w:rsidP="006421D6">
      <w:pPr>
        <w:pStyle w:val="EndNoteBibliography"/>
        <w:spacing w:after="240"/>
        <w:ind w:left="720" w:hanging="720"/>
      </w:pPr>
      <w:r w:rsidRPr="006421D6">
        <w:t>Hughes M, McKay J, Atkins P, Warren A, Ryden J (2017)</w:t>
      </w:r>
      <w:r w:rsidR="003800E1">
        <w:t>.</w:t>
      </w:r>
      <w:r w:rsidRPr="006421D6">
        <w:t xml:space="preserve"> Chief cook and bottle washer: life as an older male carer Journal of Community Nursing 31:63-66</w:t>
      </w:r>
    </w:p>
    <w:p w14:paraId="3B5475CF" w14:textId="447E72EF" w:rsidR="006421D6" w:rsidRPr="006421D6" w:rsidRDefault="006421D6" w:rsidP="006421D6">
      <w:pPr>
        <w:pStyle w:val="EndNoteBibliography"/>
        <w:spacing w:after="240"/>
        <w:ind w:left="720" w:hanging="720"/>
      </w:pPr>
      <w:r w:rsidRPr="006421D6">
        <w:t>Janus AL, Doty P (2018)</w:t>
      </w:r>
      <w:r w:rsidR="003800E1">
        <w:t>.</w:t>
      </w:r>
      <w:r w:rsidRPr="006421D6">
        <w:t xml:space="preserve"> Trends in Informal Care for Disabled Older Americans, 1982-2012 Gerontologist 58:863-871 doi:10.1093/geront/gnx076</w:t>
      </w:r>
    </w:p>
    <w:p w14:paraId="32385EB1" w14:textId="105CB1E9" w:rsidR="006421D6" w:rsidRPr="006421D6" w:rsidRDefault="006421D6" w:rsidP="006421D6">
      <w:pPr>
        <w:pStyle w:val="EndNoteBibliography"/>
        <w:spacing w:after="240"/>
        <w:ind w:left="720" w:hanging="720"/>
      </w:pPr>
      <w:r w:rsidRPr="006421D6">
        <w:t>Jenkins KR, Kabeto MU, Langa KM (2009)</w:t>
      </w:r>
      <w:r w:rsidR="003800E1">
        <w:t>.</w:t>
      </w:r>
      <w:r w:rsidRPr="006421D6">
        <w:t xml:space="preserve"> Does caring for your spouse harm one's health? Evidence from a United States nationally-representative sample of older adults Ageing &amp; Society 29:277-293 doi:10.1017/s0144686x08007824</w:t>
      </w:r>
    </w:p>
    <w:p w14:paraId="379573A2" w14:textId="481F3BBF" w:rsidR="006421D6" w:rsidRPr="006421D6" w:rsidRDefault="006421D6" w:rsidP="006421D6">
      <w:pPr>
        <w:pStyle w:val="EndNoteBibliography"/>
        <w:spacing w:after="240"/>
        <w:ind w:left="720" w:hanging="720"/>
      </w:pPr>
      <w:r w:rsidRPr="006421D6">
        <w:lastRenderedPageBreak/>
        <w:t>Knowles S, Combs R, Kirk S, Griffiths M, Patel N, Sanders C (2015)</w:t>
      </w:r>
      <w:r w:rsidR="003800E1">
        <w:t>.</w:t>
      </w:r>
      <w:r w:rsidRPr="006421D6">
        <w:t xml:space="preserve"> Hidden caring, hidden carers? Exploring the experience of carers for people with long-term conditions Health &amp; Social Care in the Community 24:203-213 doi:10.1111/hsc.12207</w:t>
      </w:r>
    </w:p>
    <w:p w14:paraId="7B81E4B1" w14:textId="4DCA775B" w:rsidR="006421D6" w:rsidRPr="006421D6" w:rsidRDefault="006421D6" w:rsidP="006421D6">
      <w:pPr>
        <w:pStyle w:val="EndNoteBibliography"/>
        <w:spacing w:after="240"/>
        <w:ind w:left="720" w:hanging="720"/>
      </w:pPr>
      <w:r w:rsidRPr="006421D6">
        <w:t>Langner LA, Furstenberg FF (2018)</w:t>
      </w:r>
      <w:r w:rsidR="003800E1">
        <w:t>.</w:t>
      </w:r>
      <w:r w:rsidRPr="006421D6">
        <w:t xml:space="preserve"> Gender Differences in Spousal Caregivers’ Care and Housework: Fact or Fiction? The Journals of Gerontology: Series B:gby087-gby087 doi:10.1093/geronb/gby087</w:t>
      </w:r>
    </w:p>
    <w:p w14:paraId="412F4825" w14:textId="115554F3" w:rsidR="006421D6" w:rsidRPr="006421D6" w:rsidRDefault="006421D6" w:rsidP="006421D6">
      <w:pPr>
        <w:pStyle w:val="EndNoteBibliography"/>
        <w:spacing w:after="240"/>
        <w:ind w:left="720" w:hanging="720"/>
      </w:pPr>
      <w:r w:rsidRPr="006421D6">
        <w:t>Leinonen AM (2011)</w:t>
      </w:r>
      <w:r w:rsidR="003800E1">
        <w:t>.</w:t>
      </w:r>
      <w:r w:rsidRPr="006421D6">
        <w:t xml:space="preserve"> Adult children and parental care-giving: making sense of participation patterns among siblings Ageing &amp; Society 31:308-327 doi:10.1017/s0144686x10001042</w:t>
      </w:r>
    </w:p>
    <w:p w14:paraId="4DEF985F" w14:textId="365B04C2" w:rsidR="006421D6" w:rsidRPr="006421D6" w:rsidRDefault="006421D6" w:rsidP="006421D6">
      <w:pPr>
        <w:pStyle w:val="EndNoteBibliography"/>
        <w:spacing w:after="240"/>
        <w:ind w:left="720" w:hanging="720"/>
      </w:pPr>
      <w:r w:rsidRPr="006421D6">
        <w:t>Milligan C, Morbey H (2016)</w:t>
      </w:r>
      <w:r w:rsidR="00A64FE5">
        <w:t>.</w:t>
      </w:r>
      <w:r w:rsidRPr="006421D6">
        <w:t xml:space="preserve"> Care, coping and identity: Older men's experiences of spousal care-giving Journal of Aging Studies 38:105-114 doi:</w:t>
      </w:r>
      <w:hyperlink r:id="rId9" w:history="1">
        <w:r w:rsidRPr="006421D6">
          <w:rPr>
            <w:rStyle w:val="Hyperlink"/>
          </w:rPr>
          <w:t>https://doi.org/10.1016/j.jaging.2016.05.002</w:t>
        </w:r>
      </w:hyperlink>
    </w:p>
    <w:p w14:paraId="7BB541AF" w14:textId="6A1E77F3" w:rsidR="006421D6" w:rsidRPr="006421D6" w:rsidRDefault="006421D6" w:rsidP="006421D6">
      <w:pPr>
        <w:pStyle w:val="EndNoteBibliography"/>
        <w:spacing w:after="240"/>
        <w:ind w:left="720" w:hanging="720"/>
      </w:pPr>
      <w:r w:rsidRPr="006421D6">
        <w:t>O'Reilly D, Connolly S, Rosato M, Patterson C (2008)</w:t>
      </w:r>
      <w:r w:rsidR="003800E1">
        <w:t>.</w:t>
      </w:r>
      <w:r w:rsidRPr="006421D6">
        <w:t xml:space="preserve"> Is caring associated with an increased risk of mortality? A longitudinal study Social science &amp; medicine (1982) 67:1282-1290 doi:10.1016/j.socscimed.2008.06.025</w:t>
      </w:r>
    </w:p>
    <w:p w14:paraId="73A5DA38" w14:textId="68501AF5" w:rsidR="006421D6" w:rsidRPr="006421D6" w:rsidRDefault="006421D6" w:rsidP="006421D6">
      <w:pPr>
        <w:pStyle w:val="EndNoteBibliography"/>
        <w:spacing w:after="240"/>
        <w:ind w:left="720" w:hanging="720"/>
      </w:pPr>
      <w:r w:rsidRPr="006421D6">
        <w:t>ONS (2013)</w:t>
      </w:r>
      <w:r w:rsidR="003800E1">
        <w:t>.</w:t>
      </w:r>
      <w:r w:rsidRPr="006421D6">
        <w:t xml:space="preserve"> 2011 Census analysis: Unpaid care in England and Wales, 2011 and comparison with 2001 vol 2013. Office for National Statistics </w:t>
      </w:r>
    </w:p>
    <w:p w14:paraId="3CB19C17" w14:textId="39CC5E92" w:rsidR="006421D6" w:rsidRPr="006421D6" w:rsidRDefault="006421D6" w:rsidP="006421D6">
      <w:pPr>
        <w:pStyle w:val="EndNoteBibliography"/>
        <w:spacing w:after="240"/>
        <w:ind w:left="720" w:hanging="720"/>
      </w:pPr>
      <w:r w:rsidRPr="006421D6">
        <w:t>Pickard L (2015)</w:t>
      </w:r>
      <w:r w:rsidR="003800E1">
        <w:t>.</w:t>
      </w:r>
      <w:r w:rsidRPr="006421D6">
        <w:t xml:space="preserve"> A growing care gap? The supply of unpaid care for older people by their adult children in England to 2032 Ageing and Society 35:96-123</w:t>
      </w:r>
    </w:p>
    <w:p w14:paraId="04BE010A" w14:textId="2B1AC1E2" w:rsidR="006421D6" w:rsidRPr="006421D6" w:rsidRDefault="006421D6" w:rsidP="006421D6">
      <w:pPr>
        <w:pStyle w:val="EndNoteBibliography"/>
        <w:spacing w:after="240"/>
        <w:ind w:left="720" w:hanging="720"/>
      </w:pPr>
      <w:r w:rsidRPr="006421D6">
        <w:t>Pillemer K, Suitor JJ (2014)</w:t>
      </w:r>
      <w:r w:rsidR="003800E1">
        <w:t>.</w:t>
      </w:r>
      <w:r w:rsidRPr="006421D6">
        <w:t xml:space="preserve"> Who provides care? A prospective study of caregiving among adult siblings The Gerontologist 54:589-598</w:t>
      </w:r>
    </w:p>
    <w:p w14:paraId="083A9894" w14:textId="4AF3F08B" w:rsidR="006421D6" w:rsidRPr="006421D6" w:rsidRDefault="006421D6" w:rsidP="006421D6">
      <w:pPr>
        <w:pStyle w:val="EndNoteBibliography"/>
        <w:spacing w:after="240"/>
        <w:ind w:left="720" w:hanging="720"/>
      </w:pPr>
      <w:r w:rsidRPr="006421D6">
        <w:t>Pinquart M, Sörensen S (2006)</w:t>
      </w:r>
      <w:r w:rsidR="003800E1">
        <w:t>.</w:t>
      </w:r>
      <w:r w:rsidRPr="006421D6">
        <w:t xml:space="preserve"> Gender differences in caregiver stressors, social resources, and health: An updated meta-analysis The Journals of Gerontology Series B: Psychological Sciences and Social Sciences 61:P33-P45</w:t>
      </w:r>
    </w:p>
    <w:p w14:paraId="4AFC253B" w14:textId="5B3A3F08" w:rsidR="006421D6" w:rsidRPr="006421D6" w:rsidRDefault="006421D6" w:rsidP="006421D6">
      <w:pPr>
        <w:pStyle w:val="EndNoteBibliography"/>
        <w:spacing w:after="240"/>
        <w:ind w:left="720" w:hanging="720"/>
      </w:pPr>
      <w:r w:rsidRPr="006421D6">
        <w:t>Proulx C, Le Bourdais C (2014)</w:t>
      </w:r>
      <w:r w:rsidR="003800E1">
        <w:t>.</w:t>
      </w:r>
      <w:r w:rsidRPr="006421D6">
        <w:t xml:space="preserve"> Impact of providing care on the risk of leaving employment in Canada Canadian journal on aging = La revue canadienne du vieillissement 33:488-503 doi:10.1017/s0714980814000452</w:t>
      </w:r>
    </w:p>
    <w:p w14:paraId="462D1C81" w14:textId="48BEA4CA" w:rsidR="006421D6" w:rsidRPr="006421D6" w:rsidRDefault="006421D6" w:rsidP="006421D6">
      <w:pPr>
        <w:pStyle w:val="EndNoteBibliography"/>
        <w:spacing w:after="240"/>
        <w:ind w:left="720" w:hanging="720"/>
      </w:pPr>
      <w:r w:rsidRPr="006421D6">
        <w:t>Ramsay S, Grundy E, O'Reilly D (2013)</w:t>
      </w:r>
      <w:r w:rsidR="003800E1">
        <w:t>.</w:t>
      </w:r>
      <w:r w:rsidRPr="006421D6">
        <w:t xml:space="preserve"> The relationship between informal caregiving and mortality: an analysis using the ONS Longitudinal Study of England and Wales Journal of Epidemiology and Community Health 67:655-660 doi:10.1136/jech-2012-202237</w:t>
      </w:r>
    </w:p>
    <w:p w14:paraId="4BAB530F" w14:textId="22532DAF" w:rsidR="006421D6" w:rsidRPr="006421D6" w:rsidRDefault="006421D6" w:rsidP="006421D6">
      <w:pPr>
        <w:pStyle w:val="EndNoteBibliography"/>
        <w:spacing w:after="240"/>
        <w:ind w:left="720" w:hanging="720"/>
      </w:pPr>
      <w:r w:rsidRPr="006421D6">
        <w:t>Ross A, Lloyd J, Weinhardt M, Cheshire H (2008)</w:t>
      </w:r>
      <w:r w:rsidR="003800E1">
        <w:t>.</w:t>
      </w:r>
      <w:r w:rsidRPr="006421D6">
        <w:t xml:space="preserve"> Living and caring? An investigation of the experiences of older carers International Longevity Centre, UK, London</w:t>
      </w:r>
    </w:p>
    <w:p w14:paraId="069E4A42" w14:textId="6C74F8CA" w:rsidR="006421D6" w:rsidRPr="006421D6" w:rsidRDefault="006421D6" w:rsidP="006421D6">
      <w:pPr>
        <w:pStyle w:val="EndNoteBibliography"/>
        <w:spacing w:after="240"/>
        <w:ind w:left="720" w:hanging="720"/>
      </w:pPr>
      <w:r w:rsidRPr="006421D6">
        <w:t>Rutherford AC, Bu F (2017)</w:t>
      </w:r>
      <w:r w:rsidR="003800E1">
        <w:t>.</w:t>
      </w:r>
      <w:r w:rsidRPr="006421D6">
        <w:t xml:space="preserve"> Issues with the measurement of informal care in social surveys: evidence from the English Longitudinal Study of Ageing Ageing and Society:1-19 doi:10.1017/S0144686X17000757</w:t>
      </w:r>
    </w:p>
    <w:p w14:paraId="0193775C" w14:textId="7CC30BDC" w:rsidR="006421D6" w:rsidRPr="006421D6" w:rsidRDefault="006421D6" w:rsidP="006421D6">
      <w:pPr>
        <w:pStyle w:val="EndNoteBibliography"/>
        <w:spacing w:after="240"/>
        <w:ind w:left="720" w:hanging="720"/>
      </w:pPr>
      <w:r w:rsidRPr="006421D6">
        <w:t>Silverstein M, Giarrusso R (2010)</w:t>
      </w:r>
      <w:r w:rsidR="003800E1">
        <w:t>.</w:t>
      </w:r>
      <w:r w:rsidRPr="006421D6">
        <w:t xml:space="preserve"> Aging and Family Life: A Decade Review Journal of Marriage and Family 72:1039-1058 doi:10.1111/j.1741-3737.2010.00749.x</w:t>
      </w:r>
    </w:p>
    <w:p w14:paraId="1156AC70" w14:textId="66DAB8D0" w:rsidR="006421D6" w:rsidRPr="006421D6" w:rsidRDefault="006421D6" w:rsidP="006421D6">
      <w:pPr>
        <w:pStyle w:val="EndNoteBibliography"/>
        <w:spacing w:after="240"/>
        <w:ind w:left="720" w:hanging="720"/>
      </w:pPr>
      <w:r w:rsidRPr="006421D6">
        <w:t>Van Houtven CH, Coe NB, Skira MM (2013)</w:t>
      </w:r>
      <w:r w:rsidR="003800E1">
        <w:t>.</w:t>
      </w:r>
      <w:r w:rsidRPr="006421D6">
        <w:t xml:space="preserve"> The effect of informal care on work and wages J Health Econ 32:240-252 doi:10.1016/j.jhealeco.2012.10.006</w:t>
      </w:r>
    </w:p>
    <w:p w14:paraId="4521F804" w14:textId="521CB632" w:rsidR="006421D6" w:rsidRPr="006421D6" w:rsidRDefault="006421D6" w:rsidP="006421D6">
      <w:pPr>
        <w:pStyle w:val="EndNoteBibliography"/>
        <w:spacing w:after="240"/>
        <w:ind w:left="720" w:hanging="720"/>
      </w:pPr>
      <w:r w:rsidRPr="006421D6">
        <w:lastRenderedPageBreak/>
        <w:t>Vlachantoni A (2010)</w:t>
      </w:r>
      <w:r w:rsidR="003800E1">
        <w:t>.</w:t>
      </w:r>
      <w:r w:rsidRPr="006421D6">
        <w:t xml:space="preserve"> The demographic characteristics and economic activity patterns of carers over 50: evidence from the English Longitudinal Study of Ageing Population Trends:54</w:t>
      </w:r>
    </w:p>
    <w:p w14:paraId="433480B1" w14:textId="6E3537D8" w:rsidR="006421D6" w:rsidRPr="006421D6" w:rsidRDefault="006421D6" w:rsidP="006421D6">
      <w:pPr>
        <w:pStyle w:val="EndNoteBibliography"/>
        <w:spacing w:after="240"/>
        <w:ind w:left="720" w:hanging="720"/>
      </w:pPr>
      <w:r w:rsidRPr="006421D6">
        <w:t>Vlachantoni A, Evandrou M, Falkingham J, Robards J (2013)</w:t>
      </w:r>
      <w:r w:rsidR="003800E1">
        <w:t>.</w:t>
      </w:r>
      <w:r w:rsidRPr="006421D6">
        <w:t xml:space="preserve"> Informal care, health and mortality Maturitas 74:114-118 doi:10.1016/j.maturitas.2012.10.013</w:t>
      </w:r>
    </w:p>
    <w:p w14:paraId="5039D02E" w14:textId="64AF3429" w:rsidR="006421D6" w:rsidRPr="006421D6" w:rsidRDefault="006421D6" w:rsidP="006421D6">
      <w:pPr>
        <w:pStyle w:val="EndNoteBibliography"/>
        <w:spacing w:after="240"/>
        <w:ind w:left="720" w:hanging="720"/>
      </w:pPr>
      <w:r w:rsidRPr="006421D6">
        <w:t>Vlachantoni A, Robards J, Falkingham J, Evandrou M (2016)</w:t>
      </w:r>
      <w:r w:rsidR="003800E1">
        <w:t>.</w:t>
      </w:r>
      <w:r w:rsidRPr="006421D6">
        <w:t xml:space="preserve"> Trajectories of informal care and health SSM - Population Health 2:495-501 doi:</w:t>
      </w:r>
      <w:hyperlink r:id="rId10" w:history="1">
        <w:r w:rsidRPr="006421D6">
          <w:rPr>
            <w:rStyle w:val="Hyperlink"/>
          </w:rPr>
          <w:t>http://dx.doi.org/10.1016/j.ssmph.2016.05.009</w:t>
        </w:r>
      </w:hyperlink>
    </w:p>
    <w:p w14:paraId="54F4524C" w14:textId="3C539121" w:rsidR="006421D6" w:rsidRPr="006421D6" w:rsidRDefault="006421D6" w:rsidP="006421D6">
      <w:pPr>
        <w:pStyle w:val="EndNoteBibliography"/>
        <w:spacing w:after="240"/>
        <w:ind w:left="720" w:hanging="720"/>
      </w:pPr>
      <w:r w:rsidRPr="006421D6">
        <w:t>Williams LA, Giddings LS, Bellamy G, Gott M (2017)</w:t>
      </w:r>
      <w:r w:rsidR="003800E1">
        <w:t>.</w:t>
      </w:r>
      <w:r w:rsidRPr="006421D6">
        <w:t xml:space="preserve"> ‘Because it’s the wife who has to look after the man’: A descriptive qualitative study of older women and the intersection of gender and the provision of family caregiving at the end of life Palliative Medicine 31:223-230 doi:10.1177/0269216316653275</w:t>
      </w:r>
    </w:p>
    <w:p w14:paraId="3C06026E" w14:textId="6AC3CC98" w:rsidR="006421D6" w:rsidRPr="006421D6" w:rsidRDefault="006421D6" w:rsidP="006421D6">
      <w:pPr>
        <w:pStyle w:val="EndNoteBibliography"/>
        <w:spacing w:after="240"/>
        <w:ind w:left="720" w:hanging="720"/>
      </w:pPr>
      <w:r w:rsidRPr="006421D6">
        <w:t>Wimo A, Gauthier S, Prince M (2018)</w:t>
      </w:r>
      <w:r w:rsidR="003800E1">
        <w:t>.</w:t>
      </w:r>
      <w:r w:rsidRPr="006421D6">
        <w:t xml:space="preserve"> Global estimates of informal care. London</w:t>
      </w:r>
    </w:p>
    <w:p w14:paraId="4D98011D" w14:textId="2535ABDA" w:rsidR="006421D6" w:rsidRPr="006421D6" w:rsidRDefault="006421D6" w:rsidP="006421D6">
      <w:pPr>
        <w:pStyle w:val="EndNoteBibliography"/>
        <w:ind w:left="720" w:hanging="720"/>
      </w:pPr>
      <w:r w:rsidRPr="006421D6">
        <w:t>Zhou J, Walker A (2015)</w:t>
      </w:r>
      <w:r w:rsidR="003800E1" w:rsidRPr="003800E1">
        <w:t>.</w:t>
      </w:r>
      <w:r w:rsidRPr="006421D6">
        <w:t xml:space="preserve"> The need for community care among older people in China Ageing and Society 36:1312-1332 doi:10.1017/S0144686X15000343</w:t>
      </w:r>
    </w:p>
    <w:p w14:paraId="5B6F967E" w14:textId="77777777" w:rsidR="00CB1CB4" w:rsidRDefault="0002442D" w:rsidP="00AE517B">
      <w:pPr>
        <w:pStyle w:val="EndNoteBibliography"/>
      </w:pPr>
      <w:r>
        <w:fldChar w:fldCharType="end"/>
      </w:r>
    </w:p>
    <w:sectPr w:rsidR="00CB1CB4">
      <w:footerReference w:type="default" r:id="rId1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C7E821" w16cid:durableId="1FE42428"/>
  <w16cid:commentId w16cid:paraId="222104FE" w16cid:durableId="1FE4243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4E2E93" w14:textId="77777777" w:rsidR="00A03393" w:rsidRDefault="00A03393" w:rsidP="00103D4D">
      <w:pPr>
        <w:spacing w:after="0" w:line="240" w:lineRule="auto"/>
      </w:pPr>
      <w:r>
        <w:separator/>
      </w:r>
    </w:p>
  </w:endnote>
  <w:endnote w:type="continuationSeparator" w:id="0">
    <w:p w14:paraId="63408E87" w14:textId="77777777" w:rsidR="00A03393" w:rsidRDefault="00A03393" w:rsidP="00103D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7366835"/>
      <w:docPartObj>
        <w:docPartGallery w:val="Page Numbers (Bottom of Page)"/>
        <w:docPartUnique/>
      </w:docPartObj>
    </w:sdtPr>
    <w:sdtEndPr>
      <w:rPr>
        <w:noProof/>
      </w:rPr>
    </w:sdtEndPr>
    <w:sdtContent>
      <w:p w14:paraId="1EBCA55B" w14:textId="1BAE4C10" w:rsidR="00103D4D" w:rsidRDefault="00103D4D">
        <w:pPr>
          <w:pStyle w:val="Footer"/>
          <w:jc w:val="center"/>
        </w:pPr>
        <w:r>
          <w:fldChar w:fldCharType="begin"/>
        </w:r>
        <w:r>
          <w:instrText xml:space="preserve"> PAGE   \* MERGEFORMAT </w:instrText>
        </w:r>
        <w:r>
          <w:fldChar w:fldCharType="separate"/>
        </w:r>
        <w:r w:rsidR="001C21E1">
          <w:rPr>
            <w:noProof/>
          </w:rPr>
          <w:t>5</w:t>
        </w:r>
        <w:r>
          <w:rPr>
            <w:noProof/>
          </w:rPr>
          <w:fldChar w:fldCharType="end"/>
        </w:r>
      </w:p>
    </w:sdtContent>
  </w:sdt>
  <w:p w14:paraId="46206894" w14:textId="77777777" w:rsidR="00103D4D" w:rsidRDefault="00103D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ED1A11" w14:textId="77777777" w:rsidR="00A03393" w:rsidRDefault="00A03393" w:rsidP="00103D4D">
      <w:pPr>
        <w:spacing w:after="0" w:line="240" w:lineRule="auto"/>
      </w:pPr>
      <w:r>
        <w:separator/>
      </w:r>
    </w:p>
  </w:footnote>
  <w:footnote w:type="continuationSeparator" w:id="0">
    <w:p w14:paraId="6CBD3C45" w14:textId="77777777" w:rsidR="00A03393" w:rsidRDefault="00A03393" w:rsidP="00103D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0606243"/>
    <w:multiLevelType w:val="hybridMultilevel"/>
    <w:tmpl w:val="B64642D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2fwtetzzsf2paewfaup2srbev0sx2sar5vd&quot;&gt;My EndNote Library nov 2018&lt;record-ids&gt;&lt;item&gt;16&lt;/item&gt;&lt;item&gt;482&lt;/item&gt;&lt;item&gt;534&lt;/item&gt;&lt;item&gt;554&lt;/item&gt;&lt;item&gt;557&lt;/item&gt;&lt;item&gt;562&lt;/item&gt;&lt;item&gt;565&lt;/item&gt;&lt;item&gt;591&lt;/item&gt;&lt;item&gt;593&lt;/item&gt;&lt;item&gt;596&lt;/item&gt;&lt;item&gt;610&lt;/item&gt;&lt;item&gt;622&lt;/item&gt;&lt;item&gt;789&lt;/item&gt;&lt;item&gt;803&lt;/item&gt;&lt;item&gt;816&lt;/item&gt;&lt;item&gt;870&lt;/item&gt;&lt;item&gt;986&lt;/item&gt;&lt;item&gt;987&lt;/item&gt;&lt;item&gt;994&lt;/item&gt;&lt;item&gt;1009&lt;/item&gt;&lt;item&gt;1014&lt;/item&gt;&lt;item&gt;1019&lt;/item&gt;&lt;item&gt;1057&lt;/item&gt;&lt;item&gt;1075&lt;/item&gt;&lt;item&gt;1076&lt;/item&gt;&lt;item&gt;1077&lt;/item&gt;&lt;item&gt;1078&lt;/item&gt;&lt;item&gt;1079&lt;/item&gt;&lt;item&gt;2598&lt;/item&gt;&lt;item&gt;2600&lt;/item&gt;&lt;item&gt;2601&lt;/item&gt;&lt;item&gt;2602&lt;/item&gt;&lt;item&gt;2603&lt;/item&gt;&lt;item&gt;2604&lt;/item&gt;&lt;item&gt;2605&lt;/item&gt;&lt;item&gt;2606&lt;/item&gt;&lt;item&gt;2607&lt;/item&gt;&lt;/record-ids&gt;&lt;/item&gt;&lt;/Libraries&gt;"/>
  </w:docVars>
  <w:rsids>
    <w:rsidRoot w:val="00C603C5"/>
    <w:rsid w:val="00007085"/>
    <w:rsid w:val="0002442D"/>
    <w:rsid w:val="00027E4F"/>
    <w:rsid w:val="000A6547"/>
    <w:rsid w:val="000C7F42"/>
    <w:rsid w:val="000F21BF"/>
    <w:rsid w:val="00103D4D"/>
    <w:rsid w:val="00110C22"/>
    <w:rsid w:val="0016396F"/>
    <w:rsid w:val="001C21E1"/>
    <w:rsid w:val="001D4C92"/>
    <w:rsid w:val="001E6421"/>
    <w:rsid w:val="00200561"/>
    <w:rsid w:val="00212733"/>
    <w:rsid w:val="002747BA"/>
    <w:rsid w:val="002C5B75"/>
    <w:rsid w:val="00350777"/>
    <w:rsid w:val="00364611"/>
    <w:rsid w:val="003800E1"/>
    <w:rsid w:val="003C491E"/>
    <w:rsid w:val="00402503"/>
    <w:rsid w:val="00427767"/>
    <w:rsid w:val="00436E95"/>
    <w:rsid w:val="00442E93"/>
    <w:rsid w:val="00490FD2"/>
    <w:rsid w:val="00505F5B"/>
    <w:rsid w:val="00512DD5"/>
    <w:rsid w:val="00567912"/>
    <w:rsid w:val="00574C45"/>
    <w:rsid w:val="006028A6"/>
    <w:rsid w:val="006421D6"/>
    <w:rsid w:val="007E67A1"/>
    <w:rsid w:val="00804D2A"/>
    <w:rsid w:val="00886422"/>
    <w:rsid w:val="008A2233"/>
    <w:rsid w:val="008A6D36"/>
    <w:rsid w:val="00913C21"/>
    <w:rsid w:val="009B4823"/>
    <w:rsid w:val="009E21D9"/>
    <w:rsid w:val="00A03393"/>
    <w:rsid w:val="00A64FE5"/>
    <w:rsid w:val="00A725B7"/>
    <w:rsid w:val="00AB7EBE"/>
    <w:rsid w:val="00AE517B"/>
    <w:rsid w:val="00B512E5"/>
    <w:rsid w:val="00B855C4"/>
    <w:rsid w:val="00BE7F01"/>
    <w:rsid w:val="00C25236"/>
    <w:rsid w:val="00C3286B"/>
    <w:rsid w:val="00C41E0F"/>
    <w:rsid w:val="00C603C5"/>
    <w:rsid w:val="00CB1CB4"/>
    <w:rsid w:val="00CD4976"/>
    <w:rsid w:val="00DB122B"/>
    <w:rsid w:val="00DD7708"/>
    <w:rsid w:val="00E323BC"/>
    <w:rsid w:val="00E40425"/>
    <w:rsid w:val="00E6526E"/>
    <w:rsid w:val="00F53905"/>
    <w:rsid w:val="00F6077C"/>
    <w:rsid w:val="00F627B9"/>
    <w:rsid w:val="00FA1517"/>
    <w:rsid w:val="00FA5005"/>
    <w:rsid w:val="00FC570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9D646"/>
  <w15:chartTrackingRefBased/>
  <w15:docId w15:val="{4837268D-510D-429C-9DA3-719FEC6EC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4D2A"/>
    <w:pPr>
      <w:ind w:left="720"/>
      <w:contextualSpacing/>
    </w:pPr>
  </w:style>
  <w:style w:type="paragraph" w:styleId="Header">
    <w:name w:val="header"/>
    <w:basedOn w:val="Normal"/>
    <w:link w:val="HeaderChar"/>
    <w:uiPriority w:val="99"/>
    <w:unhideWhenUsed/>
    <w:rsid w:val="00103D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3D4D"/>
  </w:style>
  <w:style w:type="paragraph" w:styleId="Footer">
    <w:name w:val="footer"/>
    <w:basedOn w:val="Normal"/>
    <w:link w:val="FooterChar"/>
    <w:uiPriority w:val="99"/>
    <w:unhideWhenUsed/>
    <w:rsid w:val="00103D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3D4D"/>
  </w:style>
  <w:style w:type="character" w:styleId="Hyperlink">
    <w:name w:val="Hyperlink"/>
    <w:basedOn w:val="DefaultParagraphFont"/>
    <w:uiPriority w:val="99"/>
    <w:unhideWhenUsed/>
    <w:rsid w:val="00567912"/>
    <w:rPr>
      <w:color w:val="0563C1" w:themeColor="hyperlink"/>
      <w:u w:val="single"/>
    </w:rPr>
  </w:style>
  <w:style w:type="character" w:customStyle="1" w:styleId="EndNoteBibliographyChar">
    <w:name w:val="EndNote Bibliography Char"/>
    <w:basedOn w:val="DefaultParagraphFont"/>
    <w:link w:val="EndNoteBibliography"/>
    <w:locked/>
    <w:rsid w:val="00AE517B"/>
    <w:rPr>
      <w:rFonts w:ascii="Calibri" w:hAnsi="Calibri" w:cs="Calibri"/>
      <w:noProof/>
      <w:lang w:val="en-US"/>
    </w:rPr>
  </w:style>
  <w:style w:type="paragraph" w:customStyle="1" w:styleId="EndNoteBibliography">
    <w:name w:val="EndNote Bibliography"/>
    <w:basedOn w:val="Normal"/>
    <w:link w:val="EndNoteBibliographyChar"/>
    <w:rsid w:val="00AE517B"/>
    <w:pPr>
      <w:spacing w:line="240" w:lineRule="auto"/>
    </w:pPr>
    <w:rPr>
      <w:rFonts w:ascii="Calibri" w:hAnsi="Calibri" w:cs="Calibri"/>
      <w:noProof/>
      <w:lang w:val="en-US"/>
    </w:rPr>
  </w:style>
  <w:style w:type="paragraph" w:customStyle="1" w:styleId="EndNoteBibliographyTitle">
    <w:name w:val="EndNote Bibliography Title"/>
    <w:basedOn w:val="Normal"/>
    <w:link w:val="EndNoteBibliographyTitleChar"/>
    <w:rsid w:val="000244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2442D"/>
    <w:rPr>
      <w:rFonts w:ascii="Calibri" w:hAnsi="Calibri" w:cs="Calibri"/>
      <w:noProof/>
      <w:lang w:val="en-US"/>
    </w:rPr>
  </w:style>
  <w:style w:type="character" w:styleId="CommentReference">
    <w:name w:val="annotation reference"/>
    <w:basedOn w:val="DefaultParagraphFont"/>
    <w:uiPriority w:val="99"/>
    <w:semiHidden/>
    <w:unhideWhenUsed/>
    <w:rsid w:val="0016396F"/>
    <w:rPr>
      <w:sz w:val="16"/>
      <w:szCs w:val="16"/>
    </w:rPr>
  </w:style>
  <w:style w:type="paragraph" w:styleId="CommentText">
    <w:name w:val="annotation text"/>
    <w:basedOn w:val="Normal"/>
    <w:link w:val="CommentTextChar"/>
    <w:uiPriority w:val="99"/>
    <w:semiHidden/>
    <w:unhideWhenUsed/>
    <w:rsid w:val="0016396F"/>
    <w:pPr>
      <w:spacing w:line="240" w:lineRule="auto"/>
    </w:pPr>
    <w:rPr>
      <w:sz w:val="20"/>
      <w:szCs w:val="20"/>
    </w:rPr>
  </w:style>
  <w:style w:type="character" w:customStyle="1" w:styleId="CommentTextChar">
    <w:name w:val="Comment Text Char"/>
    <w:basedOn w:val="DefaultParagraphFont"/>
    <w:link w:val="CommentText"/>
    <w:uiPriority w:val="99"/>
    <w:semiHidden/>
    <w:rsid w:val="0016396F"/>
    <w:rPr>
      <w:sz w:val="20"/>
      <w:szCs w:val="20"/>
    </w:rPr>
  </w:style>
  <w:style w:type="paragraph" w:styleId="CommentSubject">
    <w:name w:val="annotation subject"/>
    <w:basedOn w:val="CommentText"/>
    <w:next w:val="CommentText"/>
    <w:link w:val="CommentSubjectChar"/>
    <w:uiPriority w:val="99"/>
    <w:semiHidden/>
    <w:unhideWhenUsed/>
    <w:rsid w:val="0016396F"/>
    <w:rPr>
      <w:b/>
      <w:bCs/>
    </w:rPr>
  </w:style>
  <w:style w:type="character" w:customStyle="1" w:styleId="CommentSubjectChar">
    <w:name w:val="Comment Subject Char"/>
    <w:basedOn w:val="CommentTextChar"/>
    <w:link w:val="CommentSubject"/>
    <w:uiPriority w:val="99"/>
    <w:semiHidden/>
    <w:rsid w:val="0016396F"/>
    <w:rPr>
      <w:b/>
      <w:bCs/>
      <w:sz w:val="20"/>
      <w:szCs w:val="20"/>
    </w:rPr>
  </w:style>
  <w:style w:type="paragraph" w:styleId="BalloonText">
    <w:name w:val="Balloon Text"/>
    <w:basedOn w:val="Normal"/>
    <w:link w:val="BalloonTextChar"/>
    <w:uiPriority w:val="99"/>
    <w:semiHidden/>
    <w:unhideWhenUsed/>
    <w:rsid w:val="001639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396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6175">
      <w:bodyDiv w:val="1"/>
      <w:marLeft w:val="0"/>
      <w:marRight w:val="0"/>
      <w:marTop w:val="0"/>
      <w:marBottom w:val="0"/>
      <w:divBdr>
        <w:top w:val="none" w:sz="0" w:space="0" w:color="auto"/>
        <w:left w:val="none" w:sz="0" w:space="0" w:color="auto"/>
        <w:bottom w:val="none" w:sz="0" w:space="0" w:color="auto"/>
        <w:right w:val="none" w:sz="0" w:space="0" w:color="auto"/>
      </w:divBdr>
    </w:div>
    <w:div w:id="16395487">
      <w:bodyDiv w:val="1"/>
      <w:marLeft w:val="0"/>
      <w:marRight w:val="0"/>
      <w:marTop w:val="0"/>
      <w:marBottom w:val="0"/>
      <w:divBdr>
        <w:top w:val="none" w:sz="0" w:space="0" w:color="auto"/>
        <w:left w:val="none" w:sz="0" w:space="0" w:color="auto"/>
        <w:bottom w:val="none" w:sz="0" w:space="0" w:color="auto"/>
        <w:right w:val="none" w:sz="0" w:space="0" w:color="auto"/>
      </w:divBdr>
    </w:div>
    <w:div w:id="538470959">
      <w:bodyDiv w:val="1"/>
      <w:marLeft w:val="0"/>
      <w:marRight w:val="0"/>
      <w:marTop w:val="0"/>
      <w:marBottom w:val="0"/>
      <w:divBdr>
        <w:top w:val="none" w:sz="0" w:space="0" w:color="auto"/>
        <w:left w:val="none" w:sz="0" w:space="0" w:color="auto"/>
        <w:bottom w:val="none" w:sz="0" w:space="0" w:color="auto"/>
        <w:right w:val="none" w:sz="0" w:space="0" w:color="auto"/>
      </w:divBdr>
    </w:div>
    <w:div w:id="956910589">
      <w:bodyDiv w:val="1"/>
      <w:marLeft w:val="0"/>
      <w:marRight w:val="0"/>
      <w:marTop w:val="0"/>
      <w:marBottom w:val="0"/>
      <w:divBdr>
        <w:top w:val="none" w:sz="0" w:space="0" w:color="auto"/>
        <w:left w:val="none" w:sz="0" w:space="0" w:color="auto"/>
        <w:bottom w:val="none" w:sz="0" w:space="0" w:color="auto"/>
        <w:right w:val="none" w:sz="0" w:space="0" w:color="auto"/>
      </w:divBdr>
    </w:div>
    <w:div w:id="1209607117">
      <w:bodyDiv w:val="1"/>
      <w:marLeft w:val="0"/>
      <w:marRight w:val="0"/>
      <w:marTop w:val="0"/>
      <w:marBottom w:val="0"/>
      <w:divBdr>
        <w:top w:val="none" w:sz="0" w:space="0" w:color="auto"/>
        <w:left w:val="none" w:sz="0" w:space="0" w:color="auto"/>
        <w:bottom w:val="none" w:sz="0" w:space="0" w:color="auto"/>
        <w:right w:val="none" w:sz="0" w:space="0" w:color="auto"/>
      </w:divBdr>
    </w:div>
    <w:div w:id="1281644242">
      <w:bodyDiv w:val="1"/>
      <w:marLeft w:val="0"/>
      <w:marRight w:val="0"/>
      <w:marTop w:val="0"/>
      <w:marBottom w:val="0"/>
      <w:divBdr>
        <w:top w:val="none" w:sz="0" w:space="0" w:color="auto"/>
        <w:left w:val="none" w:sz="0" w:space="0" w:color="auto"/>
        <w:bottom w:val="none" w:sz="0" w:space="0" w:color="auto"/>
        <w:right w:val="none" w:sz="0" w:space="0" w:color="auto"/>
      </w:divBdr>
    </w:div>
    <w:div w:id="1360818254">
      <w:bodyDiv w:val="1"/>
      <w:marLeft w:val="0"/>
      <w:marRight w:val="0"/>
      <w:marTop w:val="0"/>
      <w:marBottom w:val="0"/>
      <w:divBdr>
        <w:top w:val="none" w:sz="0" w:space="0" w:color="auto"/>
        <w:left w:val="none" w:sz="0" w:space="0" w:color="auto"/>
        <w:bottom w:val="none" w:sz="0" w:space="0" w:color="auto"/>
        <w:right w:val="none" w:sz="0" w:space="0" w:color="auto"/>
      </w:divBdr>
    </w:div>
    <w:div w:id="1614022363">
      <w:bodyDiv w:val="1"/>
      <w:marLeft w:val="0"/>
      <w:marRight w:val="0"/>
      <w:marTop w:val="0"/>
      <w:marBottom w:val="0"/>
      <w:divBdr>
        <w:top w:val="none" w:sz="0" w:space="0" w:color="auto"/>
        <w:left w:val="none" w:sz="0" w:space="0" w:color="auto"/>
        <w:bottom w:val="none" w:sz="0" w:space="0" w:color="auto"/>
        <w:right w:val="none" w:sz="0" w:space="0" w:color="auto"/>
      </w:divBdr>
    </w:div>
    <w:div w:id="1784961015">
      <w:bodyDiv w:val="1"/>
      <w:marLeft w:val="0"/>
      <w:marRight w:val="0"/>
      <w:marTop w:val="0"/>
      <w:marBottom w:val="0"/>
      <w:divBdr>
        <w:top w:val="none" w:sz="0" w:space="0" w:color="auto"/>
        <w:left w:val="none" w:sz="0" w:space="0" w:color="auto"/>
        <w:bottom w:val="none" w:sz="0" w:space="0" w:color="auto"/>
        <w:right w:val="none" w:sz="0" w:space="0" w:color="auto"/>
      </w:divBdr>
    </w:div>
    <w:div w:id="1931692358">
      <w:bodyDiv w:val="1"/>
      <w:marLeft w:val="0"/>
      <w:marRight w:val="0"/>
      <w:marTop w:val="0"/>
      <w:marBottom w:val="0"/>
      <w:divBdr>
        <w:top w:val="none" w:sz="0" w:space="0" w:color="auto"/>
        <w:left w:val="none" w:sz="0" w:space="0" w:color="auto"/>
        <w:bottom w:val="none" w:sz="0" w:space="0" w:color="auto"/>
        <w:right w:val="none" w:sz="0" w:space="0" w:color="auto"/>
      </w:divBdr>
    </w:div>
    <w:div w:id="206984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urocarers.org/userfiles/files/The%20gender%20dimension%20of%20informal%20care.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dx.doi.org/10.1016/j.ssmph.2016.05.009" TargetMode="External"/><Relationship Id="rId4" Type="http://schemas.openxmlformats.org/officeDocument/2006/relationships/settings" Target="settings.xml"/><Relationship Id="rId9" Type="http://schemas.openxmlformats.org/officeDocument/2006/relationships/hyperlink" Target="https://doi.org/10.1016/j.jaging.2016.05.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952C4-BBF7-4F96-8960-3FBB5E98B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5829</Words>
  <Characters>33226</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38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chantoni A.</dc:creator>
  <cp:keywords/>
  <dc:description/>
  <cp:lastModifiedBy>Vlachantoni A.</cp:lastModifiedBy>
  <cp:revision>4</cp:revision>
  <dcterms:created xsi:type="dcterms:W3CDTF">2019-01-14T11:03:00Z</dcterms:created>
  <dcterms:modified xsi:type="dcterms:W3CDTF">2019-01-14T12:29:00Z</dcterms:modified>
</cp:coreProperties>
</file>